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3D1" w:rsidRDefault="00E413D1" w:rsidP="00E413D1">
      <w:pPr>
        <w:pStyle w:val="Title"/>
      </w:pPr>
      <w:proofErr w:type="spellStart"/>
      <w:r>
        <w:t>CrystalSim</w:t>
      </w:r>
      <w:proofErr w:type="spellEnd"/>
      <w:r>
        <w:t xml:space="preserve"> Manual</w:t>
      </w:r>
    </w:p>
    <w:p w:rsidR="00560137" w:rsidRPr="00560137" w:rsidRDefault="00560137" w:rsidP="00560137"/>
    <w:bookmarkStart w:id="0" w:name="_Ref379218649" w:displacedByCustomXml="next"/>
    <w:sdt>
      <w:sdtPr>
        <w:id w:val="-1981985259"/>
        <w:docPartObj>
          <w:docPartGallery w:val="Table of Contents"/>
          <w:docPartUnique/>
        </w:docPartObj>
      </w:sdtPr>
      <w:sdtEndPr>
        <w:rPr>
          <w:b/>
          <w:bCs/>
          <w:noProof/>
        </w:rPr>
      </w:sdtEndPr>
      <w:sdtContent>
        <w:bookmarkEnd w:id="0" w:displacedByCustomXml="prev"/>
        <w:p w:rsidR="00560137" w:rsidRDefault="00EF53A7">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379532224" w:history="1">
            <w:r w:rsidR="00560137" w:rsidRPr="00DF3DE6">
              <w:rPr>
                <w:rStyle w:val="Hyperlink"/>
                <w:b/>
                <w:noProof/>
              </w:rPr>
              <w:t>1.</w:t>
            </w:r>
            <w:r w:rsidR="00560137">
              <w:rPr>
                <w:rFonts w:eastAsiaTheme="minorEastAsia"/>
                <w:noProof/>
              </w:rPr>
              <w:tab/>
            </w:r>
            <w:r w:rsidR="00560137" w:rsidRPr="00DF3DE6">
              <w:rPr>
                <w:rStyle w:val="Hyperlink"/>
                <w:noProof/>
              </w:rPr>
              <w:t>Running CrystalSim</w:t>
            </w:r>
            <w:r w:rsidR="00560137">
              <w:rPr>
                <w:noProof/>
                <w:webHidden/>
              </w:rPr>
              <w:tab/>
            </w:r>
            <w:r w:rsidR="00560137">
              <w:rPr>
                <w:noProof/>
                <w:webHidden/>
              </w:rPr>
              <w:fldChar w:fldCharType="begin"/>
            </w:r>
            <w:r w:rsidR="00560137">
              <w:rPr>
                <w:noProof/>
                <w:webHidden/>
              </w:rPr>
              <w:instrText xml:space="preserve"> PAGEREF _Toc379532224 \h </w:instrText>
            </w:r>
            <w:r w:rsidR="00560137">
              <w:rPr>
                <w:noProof/>
                <w:webHidden/>
              </w:rPr>
            </w:r>
            <w:r w:rsidR="00560137">
              <w:rPr>
                <w:noProof/>
                <w:webHidden/>
              </w:rPr>
              <w:fldChar w:fldCharType="separate"/>
            </w:r>
            <w:r w:rsidR="00F61CFF">
              <w:rPr>
                <w:noProof/>
                <w:webHidden/>
              </w:rPr>
              <w:t>1</w:t>
            </w:r>
            <w:r w:rsidR="00560137">
              <w:rPr>
                <w:noProof/>
                <w:webHidden/>
              </w:rPr>
              <w:fldChar w:fldCharType="end"/>
            </w:r>
          </w:hyperlink>
        </w:p>
        <w:p w:rsidR="00560137" w:rsidRDefault="00CA3D6A">
          <w:pPr>
            <w:pStyle w:val="TOC1"/>
            <w:tabs>
              <w:tab w:val="left" w:pos="440"/>
              <w:tab w:val="right" w:leader="dot" w:pos="9350"/>
            </w:tabs>
            <w:rPr>
              <w:rFonts w:eastAsiaTheme="minorEastAsia"/>
              <w:noProof/>
            </w:rPr>
          </w:pPr>
          <w:hyperlink w:anchor="_Toc379532225" w:history="1">
            <w:r w:rsidR="00560137" w:rsidRPr="00DF3DE6">
              <w:rPr>
                <w:rStyle w:val="Hyperlink"/>
                <w:b/>
                <w:noProof/>
              </w:rPr>
              <w:t>2.</w:t>
            </w:r>
            <w:r w:rsidR="00560137">
              <w:rPr>
                <w:rFonts w:eastAsiaTheme="minorEastAsia"/>
                <w:noProof/>
              </w:rPr>
              <w:tab/>
            </w:r>
            <w:r w:rsidR="00560137" w:rsidRPr="00DF3DE6">
              <w:rPr>
                <w:rStyle w:val="Hyperlink"/>
                <w:noProof/>
              </w:rPr>
              <w:t>Editing the source code</w:t>
            </w:r>
            <w:r w:rsidR="00560137">
              <w:rPr>
                <w:noProof/>
                <w:webHidden/>
              </w:rPr>
              <w:tab/>
            </w:r>
            <w:r w:rsidR="00560137">
              <w:rPr>
                <w:noProof/>
                <w:webHidden/>
              </w:rPr>
              <w:fldChar w:fldCharType="begin"/>
            </w:r>
            <w:r w:rsidR="00560137">
              <w:rPr>
                <w:noProof/>
                <w:webHidden/>
              </w:rPr>
              <w:instrText xml:space="preserve"> PAGEREF _Toc379532225 \h </w:instrText>
            </w:r>
            <w:r w:rsidR="00560137">
              <w:rPr>
                <w:noProof/>
                <w:webHidden/>
              </w:rPr>
            </w:r>
            <w:r w:rsidR="00560137">
              <w:rPr>
                <w:noProof/>
                <w:webHidden/>
              </w:rPr>
              <w:fldChar w:fldCharType="separate"/>
            </w:r>
            <w:r w:rsidR="00F61CFF">
              <w:rPr>
                <w:noProof/>
                <w:webHidden/>
              </w:rPr>
              <w:t>3</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26" w:history="1">
            <w:r w:rsidR="00560137" w:rsidRPr="00DF3DE6">
              <w:rPr>
                <w:rStyle w:val="Hyperlink"/>
                <w:b/>
                <w:noProof/>
              </w:rPr>
              <w:t>2.1.</w:t>
            </w:r>
            <w:r w:rsidR="00560137">
              <w:rPr>
                <w:rFonts w:eastAsiaTheme="minorEastAsia"/>
                <w:noProof/>
              </w:rPr>
              <w:tab/>
            </w:r>
            <w:r w:rsidR="00560137" w:rsidRPr="00DF3DE6">
              <w:rPr>
                <w:rStyle w:val="Hyperlink"/>
                <w:noProof/>
              </w:rPr>
              <w:t>Installing the Java Development Kit</w:t>
            </w:r>
            <w:r w:rsidR="00560137">
              <w:rPr>
                <w:noProof/>
                <w:webHidden/>
              </w:rPr>
              <w:tab/>
            </w:r>
            <w:r w:rsidR="00560137">
              <w:rPr>
                <w:noProof/>
                <w:webHidden/>
              </w:rPr>
              <w:fldChar w:fldCharType="begin"/>
            </w:r>
            <w:r w:rsidR="00560137">
              <w:rPr>
                <w:noProof/>
                <w:webHidden/>
              </w:rPr>
              <w:instrText xml:space="preserve"> PAGEREF _Toc379532226 \h </w:instrText>
            </w:r>
            <w:r w:rsidR="00560137">
              <w:rPr>
                <w:noProof/>
                <w:webHidden/>
              </w:rPr>
            </w:r>
            <w:r w:rsidR="00560137">
              <w:rPr>
                <w:noProof/>
                <w:webHidden/>
              </w:rPr>
              <w:fldChar w:fldCharType="separate"/>
            </w:r>
            <w:r w:rsidR="00F61CFF">
              <w:rPr>
                <w:noProof/>
                <w:webHidden/>
              </w:rPr>
              <w:t>3</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27" w:history="1">
            <w:r w:rsidR="00560137" w:rsidRPr="00DF3DE6">
              <w:rPr>
                <w:rStyle w:val="Hyperlink"/>
                <w:b/>
                <w:noProof/>
              </w:rPr>
              <w:t>2.2.</w:t>
            </w:r>
            <w:r w:rsidR="00560137">
              <w:rPr>
                <w:rFonts w:eastAsiaTheme="minorEastAsia"/>
                <w:noProof/>
              </w:rPr>
              <w:tab/>
            </w:r>
            <w:r w:rsidR="00560137" w:rsidRPr="00DF3DE6">
              <w:rPr>
                <w:rStyle w:val="Hyperlink"/>
                <w:noProof/>
              </w:rPr>
              <w:t>Installing Eclipse</w:t>
            </w:r>
            <w:r w:rsidR="00560137">
              <w:rPr>
                <w:noProof/>
                <w:webHidden/>
              </w:rPr>
              <w:tab/>
            </w:r>
            <w:r w:rsidR="00560137">
              <w:rPr>
                <w:noProof/>
                <w:webHidden/>
              </w:rPr>
              <w:fldChar w:fldCharType="begin"/>
            </w:r>
            <w:r w:rsidR="00560137">
              <w:rPr>
                <w:noProof/>
                <w:webHidden/>
              </w:rPr>
              <w:instrText xml:space="preserve"> PAGEREF _Toc379532227 \h </w:instrText>
            </w:r>
            <w:r w:rsidR="00560137">
              <w:rPr>
                <w:noProof/>
                <w:webHidden/>
              </w:rPr>
            </w:r>
            <w:r w:rsidR="00560137">
              <w:rPr>
                <w:noProof/>
                <w:webHidden/>
              </w:rPr>
              <w:fldChar w:fldCharType="separate"/>
            </w:r>
            <w:r w:rsidR="00F61CFF">
              <w:rPr>
                <w:noProof/>
                <w:webHidden/>
              </w:rPr>
              <w:t>4</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28" w:history="1">
            <w:r w:rsidR="00560137" w:rsidRPr="00DF3DE6">
              <w:rPr>
                <w:rStyle w:val="Hyperlink"/>
                <w:b/>
                <w:noProof/>
              </w:rPr>
              <w:t>2.3.</w:t>
            </w:r>
            <w:r w:rsidR="00560137">
              <w:rPr>
                <w:rFonts w:eastAsiaTheme="minorEastAsia"/>
                <w:noProof/>
              </w:rPr>
              <w:tab/>
            </w:r>
            <w:r w:rsidR="00560137" w:rsidRPr="00DF3DE6">
              <w:rPr>
                <w:rStyle w:val="Hyperlink"/>
                <w:noProof/>
              </w:rPr>
              <w:t>Installing EGit</w:t>
            </w:r>
            <w:r w:rsidR="00560137">
              <w:rPr>
                <w:noProof/>
                <w:webHidden/>
              </w:rPr>
              <w:tab/>
            </w:r>
            <w:r w:rsidR="00560137">
              <w:rPr>
                <w:noProof/>
                <w:webHidden/>
              </w:rPr>
              <w:fldChar w:fldCharType="begin"/>
            </w:r>
            <w:r w:rsidR="00560137">
              <w:rPr>
                <w:noProof/>
                <w:webHidden/>
              </w:rPr>
              <w:instrText xml:space="preserve"> PAGEREF _Toc379532228 \h </w:instrText>
            </w:r>
            <w:r w:rsidR="00560137">
              <w:rPr>
                <w:noProof/>
                <w:webHidden/>
              </w:rPr>
            </w:r>
            <w:r w:rsidR="00560137">
              <w:rPr>
                <w:noProof/>
                <w:webHidden/>
              </w:rPr>
              <w:fldChar w:fldCharType="separate"/>
            </w:r>
            <w:r w:rsidR="00F61CFF">
              <w:rPr>
                <w:noProof/>
                <w:webHidden/>
              </w:rPr>
              <w:t>5</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29" w:history="1">
            <w:r w:rsidR="00560137" w:rsidRPr="00DF3DE6">
              <w:rPr>
                <w:rStyle w:val="Hyperlink"/>
                <w:b/>
                <w:noProof/>
              </w:rPr>
              <w:t>2.4.</w:t>
            </w:r>
            <w:r w:rsidR="00560137">
              <w:rPr>
                <w:rFonts w:eastAsiaTheme="minorEastAsia"/>
                <w:noProof/>
              </w:rPr>
              <w:tab/>
            </w:r>
            <w:r w:rsidR="00560137" w:rsidRPr="00DF3DE6">
              <w:rPr>
                <w:rStyle w:val="Hyperlink"/>
                <w:noProof/>
              </w:rPr>
              <w:t>Installing Visual Molecular Dynamics (VMD) for viewing the simulated crystals</w:t>
            </w:r>
            <w:r w:rsidR="00560137">
              <w:rPr>
                <w:noProof/>
                <w:webHidden/>
              </w:rPr>
              <w:tab/>
            </w:r>
            <w:r w:rsidR="00560137">
              <w:rPr>
                <w:noProof/>
                <w:webHidden/>
              </w:rPr>
              <w:fldChar w:fldCharType="begin"/>
            </w:r>
            <w:r w:rsidR="00560137">
              <w:rPr>
                <w:noProof/>
                <w:webHidden/>
              </w:rPr>
              <w:instrText xml:space="preserve"> PAGEREF _Toc379532229 \h </w:instrText>
            </w:r>
            <w:r w:rsidR="00560137">
              <w:rPr>
                <w:noProof/>
                <w:webHidden/>
              </w:rPr>
            </w:r>
            <w:r w:rsidR="00560137">
              <w:rPr>
                <w:noProof/>
                <w:webHidden/>
              </w:rPr>
              <w:fldChar w:fldCharType="separate"/>
            </w:r>
            <w:r w:rsidR="00F61CFF">
              <w:rPr>
                <w:noProof/>
                <w:webHidden/>
              </w:rPr>
              <w:t>6</w:t>
            </w:r>
            <w:r w:rsidR="00560137">
              <w:rPr>
                <w:noProof/>
                <w:webHidden/>
              </w:rPr>
              <w:fldChar w:fldCharType="end"/>
            </w:r>
          </w:hyperlink>
        </w:p>
        <w:p w:rsidR="00560137" w:rsidRDefault="00CA3D6A">
          <w:pPr>
            <w:pStyle w:val="TOC3"/>
            <w:tabs>
              <w:tab w:val="left" w:pos="1320"/>
              <w:tab w:val="right" w:leader="dot" w:pos="9350"/>
            </w:tabs>
            <w:rPr>
              <w:rFonts w:eastAsiaTheme="minorEastAsia"/>
              <w:noProof/>
            </w:rPr>
          </w:pPr>
          <w:hyperlink w:anchor="_Toc379532230" w:history="1">
            <w:r w:rsidR="00560137" w:rsidRPr="00DF3DE6">
              <w:rPr>
                <w:rStyle w:val="Hyperlink"/>
                <w:b/>
                <w:noProof/>
              </w:rPr>
              <w:t>2.4.1.</w:t>
            </w:r>
            <w:r w:rsidR="00560137">
              <w:rPr>
                <w:rFonts w:eastAsiaTheme="minorEastAsia"/>
                <w:noProof/>
              </w:rPr>
              <w:tab/>
            </w:r>
            <w:r w:rsidR="00560137" w:rsidRPr="00DF3DE6">
              <w:rPr>
                <w:rStyle w:val="Hyperlink"/>
                <w:noProof/>
              </w:rPr>
              <w:t>Loading structures and movies with VMD</w:t>
            </w:r>
            <w:r w:rsidR="00560137">
              <w:rPr>
                <w:noProof/>
                <w:webHidden/>
              </w:rPr>
              <w:tab/>
            </w:r>
            <w:r w:rsidR="00560137">
              <w:rPr>
                <w:noProof/>
                <w:webHidden/>
              </w:rPr>
              <w:fldChar w:fldCharType="begin"/>
            </w:r>
            <w:r w:rsidR="00560137">
              <w:rPr>
                <w:noProof/>
                <w:webHidden/>
              </w:rPr>
              <w:instrText xml:space="preserve"> PAGEREF _Toc379532230 \h </w:instrText>
            </w:r>
            <w:r w:rsidR="00560137">
              <w:rPr>
                <w:noProof/>
                <w:webHidden/>
              </w:rPr>
            </w:r>
            <w:r w:rsidR="00560137">
              <w:rPr>
                <w:noProof/>
                <w:webHidden/>
              </w:rPr>
              <w:fldChar w:fldCharType="separate"/>
            </w:r>
            <w:r w:rsidR="00F61CFF">
              <w:rPr>
                <w:noProof/>
                <w:webHidden/>
              </w:rPr>
              <w:t>6</w:t>
            </w:r>
            <w:r w:rsidR="00560137">
              <w:rPr>
                <w:noProof/>
                <w:webHidden/>
              </w:rPr>
              <w:fldChar w:fldCharType="end"/>
            </w:r>
          </w:hyperlink>
        </w:p>
        <w:p w:rsidR="00560137" w:rsidRDefault="00CA3D6A">
          <w:pPr>
            <w:pStyle w:val="TOC1"/>
            <w:tabs>
              <w:tab w:val="left" w:pos="440"/>
              <w:tab w:val="right" w:leader="dot" w:pos="9350"/>
            </w:tabs>
            <w:rPr>
              <w:rFonts w:eastAsiaTheme="minorEastAsia"/>
              <w:noProof/>
            </w:rPr>
          </w:pPr>
          <w:hyperlink w:anchor="_Toc379532231" w:history="1">
            <w:r w:rsidR="00560137" w:rsidRPr="00DF3DE6">
              <w:rPr>
                <w:rStyle w:val="Hyperlink"/>
                <w:b/>
                <w:noProof/>
              </w:rPr>
              <w:t>3.</w:t>
            </w:r>
            <w:r w:rsidR="00560137">
              <w:rPr>
                <w:rFonts w:eastAsiaTheme="minorEastAsia"/>
                <w:noProof/>
              </w:rPr>
              <w:tab/>
            </w:r>
            <w:r w:rsidR="00560137" w:rsidRPr="00DF3DE6">
              <w:rPr>
                <w:rStyle w:val="Hyperlink"/>
                <w:noProof/>
              </w:rPr>
              <w:t>Explanation of Simulation Parameters</w:t>
            </w:r>
            <w:r w:rsidR="00560137">
              <w:rPr>
                <w:noProof/>
                <w:webHidden/>
              </w:rPr>
              <w:tab/>
            </w:r>
            <w:r w:rsidR="00560137">
              <w:rPr>
                <w:noProof/>
                <w:webHidden/>
              </w:rPr>
              <w:fldChar w:fldCharType="begin"/>
            </w:r>
            <w:r w:rsidR="00560137">
              <w:rPr>
                <w:noProof/>
                <w:webHidden/>
              </w:rPr>
              <w:instrText xml:space="preserve"> PAGEREF _Toc379532231 \h </w:instrText>
            </w:r>
            <w:r w:rsidR="00560137">
              <w:rPr>
                <w:noProof/>
                <w:webHidden/>
              </w:rPr>
            </w:r>
            <w:r w:rsidR="00560137">
              <w:rPr>
                <w:noProof/>
                <w:webHidden/>
              </w:rPr>
              <w:fldChar w:fldCharType="separate"/>
            </w:r>
            <w:r w:rsidR="00F61CFF">
              <w:rPr>
                <w:noProof/>
                <w:webHidden/>
              </w:rPr>
              <w:t>9</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32" w:history="1">
            <w:r w:rsidR="00560137" w:rsidRPr="00DF3DE6">
              <w:rPr>
                <w:rStyle w:val="Hyperlink"/>
                <w:b/>
                <w:noProof/>
              </w:rPr>
              <w:t>3.1.</w:t>
            </w:r>
            <w:r w:rsidR="00560137">
              <w:rPr>
                <w:rFonts w:eastAsiaTheme="minorEastAsia"/>
                <w:noProof/>
              </w:rPr>
              <w:tab/>
            </w:r>
            <w:r w:rsidR="00560137" w:rsidRPr="00DF3DE6">
              <w:rPr>
                <w:rStyle w:val="Hyperlink"/>
                <w:noProof/>
              </w:rPr>
              <w:t>Nucleation and Growth Parameters -- Figure 13</w:t>
            </w:r>
            <w:r w:rsidR="00560137">
              <w:rPr>
                <w:noProof/>
                <w:webHidden/>
              </w:rPr>
              <w:tab/>
            </w:r>
            <w:r w:rsidR="00560137">
              <w:rPr>
                <w:noProof/>
                <w:webHidden/>
              </w:rPr>
              <w:fldChar w:fldCharType="begin"/>
            </w:r>
            <w:r w:rsidR="00560137">
              <w:rPr>
                <w:noProof/>
                <w:webHidden/>
              </w:rPr>
              <w:instrText xml:space="preserve"> PAGEREF _Toc379532232 \h </w:instrText>
            </w:r>
            <w:r w:rsidR="00560137">
              <w:rPr>
                <w:noProof/>
                <w:webHidden/>
              </w:rPr>
            </w:r>
            <w:r w:rsidR="00560137">
              <w:rPr>
                <w:noProof/>
                <w:webHidden/>
              </w:rPr>
              <w:fldChar w:fldCharType="separate"/>
            </w:r>
            <w:r w:rsidR="00F61CFF">
              <w:rPr>
                <w:noProof/>
                <w:webHidden/>
              </w:rPr>
              <w:t>11</w:t>
            </w:r>
            <w:r w:rsidR="00560137">
              <w:rPr>
                <w:noProof/>
                <w:webHidden/>
              </w:rPr>
              <w:fldChar w:fldCharType="end"/>
            </w:r>
          </w:hyperlink>
        </w:p>
        <w:p w:rsidR="00560137" w:rsidRDefault="00CA3D6A">
          <w:pPr>
            <w:pStyle w:val="TOC3"/>
            <w:tabs>
              <w:tab w:val="left" w:pos="1320"/>
              <w:tab w:val="right" w:leader="dot" w:pos="9350"/>
            </w:tabs>
            <w:rPr>
              <w:rFonts w:eastAsiaTheme="minorEastAsia"/>
              <w:noProof/>
            </w:rPr>
          </w:pPr>
          <w:hyperlink w:anchor="_Toc379532233" w:history="1">
            <w:r w:rsidR="00560137" w:rsidRPr="00DF3DE6">
              <w:rPr>
                <w:rStyle w:val="Hyperlink"/>
                <w:b/>
                <w:noProof/>
              </w:rPr>
              <w:t>3.1.1.</w:t>
            </w:r>
            <w:r w:rsidR="00560137">
              <w:rPr>
                <w:rFonts w:eastAsiaTheme="minorEastAsia"/>
                <w:noProof/>
              </w:rPr>
              <w:tab/>
            </w:r>
            <w:r w:rsidR="00560137" w:rsidRPr="00DF3DE6">
              <w:rPr>
                <w:rStyle w:val="Hyperlink"/>
                <w:noProof/>
              </w:rPr>
              <w:t>Crystal Shape</w:t>
            </w:r>
            <w:r w:rsidR="00560137">
              <w:rPr>
                <w:noProof/>
                <w:webHidden/>
              </w:rPr>
              <w:tab/>
            </w:r>
            <w:r w:rsidR="00560137">
              <w:rPr>
                <w:noProof/>
                <w:webHidden/>
              </w:rPr>
              <w:fldChar w:fldCharType="begin"/>
            </w:r>
            <w:r w:rsidR="00560137">
              <w:rPr>
                <w:noProof/>
                <w:webHidden/>
              </w:rPr>
              <w:instrText xml:space="preserve"> PAGEREF _Toc379532233 \h </w:instrText>
            </w:r>
            <w:r w:rsidR="00560137">
              <w:rPr>
                <w:noProof/>
                <w:webHidden/>
              </w:rPr>
            </w:r>
            <w:r w:rsidR="00560137">
              <w:rPr>
                <w:noProof/>
                <w:webHidden/>
              </w:rPr>
              <w:fldChar w:fldCharType="separate"/>
            </w:r>
            <w:r w:rsidR="00F61CFF">
              <w:rPr>
                <w:noProof/>
                <w:webHidden/>
              </w:rPr>
              <w:t>11</w:t>
            </w:r>
            <w:r w:rsidR="00560137">
              <w:rPr>
                <w:noProof/>
                <w:webHidden/>
              </w:rPr>
              <w:fldChar w:fldCharType="end"/>
            </w:r>
          </w:hyperlink>
        </w:p>
        <w:p w:rsidR="00560137" w:rsidRDefault="00CA3D6A">
          <w:pPr>
            <w:pStyle w:val="TOC3"/>
            <w:tabs>
              <w:tab w:val="left" w:pos="1320"/>
              <w:tab w:val="right" w:leader="dot" w:pos="9350"/>
            </w:tabs>
            <w:rPr>
              <w:rFonts w:eastAsiaTheme="minorEastAsia"/>
              <w:noProof/>
            </w:rPr>
          </w:pPr>
          <w:hyperlink w:anchor="_Toc379532234" w:history="1">
            <w:r w:rsidR="00560137" w:rsidRPr="00DF3DE6">
              <w:rPr>
                <w:rStyle w:val="Hyperlink"/>
                <w:b/>
                <w:noProof/>
              </w:rPr>
              <w:t>3.1.2.</w:t>
            </w:r>
            <w:r w:rsidR="00560137">
              <w:rPr>
                <w:rFonts w:eastAsiaTheme="minorEastAsia"/>
                <w:noProof/>
              </w:rPr>
              <w:tab/>
            </w:r>
            <w:r w:rsidR="00560137" w:rsidRPr="00DF3DE6">
              <w:rPr>
                <w:rStyle w:val="Hyperlink"/>
                <w:noProof/>
              </w:rPr>
              <w:t>Axial Growth Velocity</w:t>
            </w:r>
            <w:r w:rsidR="00560137">
              <w:rPr>
                <w:noProof/>
                <w:webHidden/>
              </w:rPr>
              <w:tab/>
            </w:r>
            <w:r w:rsidR="00560137">
              <w:rPr>
                <w:noProof/>
                <w:webHidden/>
              </w:rPr>
              <w:fldChar w:fldCharType="begin"/>
            </w:r>
            <w:r w:rsidR="00560137">
              <w:rPr>
                <w:noProof/>
                <w:webHidden/>
              </w:rPr>
              <w:instrText xml:space="preserve"> PAGEREF _Toc379532234 \h </w:instrText>
            </w:r>
            <w:r w:rsidR="00560137">
              <w:rPr>
                <w:noProof/>
                <w:webHidden/>
              </w:rPr>
            </w:r>
            <w:r w:rsidR="00560137">
              <w:rPr>
                <w:noProof/>
                <w:webHidden/>
              </w:rPr>
              <w:fldChar w:fldCharType="separate"/>
            </w:r>
            <w:r w:rsidR="00F61CFF">
              <w:rPr>
                <w:noProof/>
                <w:webHidden/>
              </w:rPr>
              <w:t>11</w:t>
            </w:r>
            <w:r w:rsidR="00560137">
              <w:rPr>
                <w:noProof/>
                <w:webHidden/>
              </w:rPr>
              <w:fldChar w:fldCharType="end"/>
            </w:r>
          </w:hyperlink>
        </w:p>
        <w:p w:rsidR="00560137" w:rsidRDefault="00CA3D6A">
          <w:pPr>
            <w:pStyle w:val="TOC3"/>
            <w:tabs>
              <w:tab w:val="left" w:pos="1320"/>
              <w:tab w:val="right" w:leader="dot" w:pos="9350"/>
            </w:tabs>
            <w:rPr>
              <w:rFonts w:eastAsiaTheme="minorEastAsia"/>
              <w:noProof/>
            </w:rPr>
          </w:pPr>
          <w:hyperlink w:anchor="_Toc379532235" w:history="1">
            <w:r w:rsidR="00560137" w:rsidRPr="00DF3DE6">
              <w:rPr>
                <w:rStyle w:val="Hyperlink"/>
                <w:b/>
                <w:noProof/>
              </w:rPr>
              <w:t>3.1.3.</w:t>
            </w:r>
            <w:r w:rsidR="00560137">
              <w:rPr>
                <w:rFonts w:eastAsiaTheme="minorEastAsia"/>
                <w:noProof/>
              </w:rPr>
              <w:tab/>
            </w:r>
            <w:r w:rsidR="00560137" w:rsidRPr="00DF3DE6">
              <w:rPr>
                <w:rStyle w:val="Hyperlink"/>
                <w:noProof/>
              </w:rPr>
              <w:t>Nucleation</w:t>
            </w:r>
            <w:r w:rsidR="00560137">
              <w:rPr>
                <w:noProof/>
                <w:webHidden/>
              </w:rPr>
              <w:tab/>
            </w:r>
            <w:r w:rsidR="00560137">
              <w:rPr>
                <w:noProof/>
                <w:webHidden/>
              </w:rPr>
              <w:fldChar w:fldCharType="begin"/>
            </w:r>
            <w:r w:rsidR="00560137">
              <w:rPr>
                <w:noProof/>
                <w:webHidden/>
              </w:rPr>
              <w:instrText xml:space="preserve"> PAGEREF _Toc379532235 \h </w:instrText>
            </w:r>
            <w:r w:rsidR="00560137">
              <w:rPr>
                <w:noProof/>
                <w:webHidden/>
              </w:rPr>
            </w:r>
            <w:r w:rsidR="00560137">
              <w:rPr>
                <w:noProof/>
                <w:webHidden/>
              </w:rPr>
              <w:fldChar w:fldCharType="separate"/>
            </w:r>
            <w:r w:rsidR="00F61CFF">
              <w:rPr>
                <w:noProof/>
                <w:webHidden/>
              </w:rPr>
              <w:t>12</w:t>
            </w:r>
            <w:r w:rsidR="00560137">
              <w:rPr>
                <w:noProof/>
                <w:webHidden/>
              </w:rPr>
              <w:fldChar w:fldCharType="end"/>
            </w:r>
          </w:hyperlink>
        </w:p>
        <w:p w:rsidR="00560137" w:rsidRDefault="00CA3D6A">
          <w:pPr>
            <w:pStyle w:val="TOC3"/>
            <w:tabs>
              <w:tab w:val="left" w:pos="1320"/>
              <w:tab w:val="right" w:leader="dot" w:pos="9350"/>
            </w:tabs>
            <w:rPr>
              <w:rFonts w:eastAsiaTheme="minorEastAsia"/>
              <w:noProof/>
            </w:rPr>
          </w:pPr>
          <w:hyperlink w:anchor="_Toc379532236" w:history="1">
            <w:r w:rsidR="00560137" w:rsidRPr="00DF3DE6">
              <w:rPr>
                <w:rStyle w:val="Hyperlink"/>
                <w:b/>
                <w:noProof/>
              </w:rPr>
              <w:t>3.1.4.</w:t>
            </w:r>
            <w:r w:rsidR="00560137">
              <w:rPr>
                <w:rFonts w:eastAsiaTheme="minorEastAsia"/>
                <w:noProof/>
              </w:rPr>
              <w:tab/>
            </w:r>
            <w:r w:rsidR="00560137" w:rsidRPr="00DF3DE6">
              <w:rPr>
                <w:rStyle w:val="Hyperlink"/>
                <w:noProof/>
              </w:rPr>
              <w:t>Crystal Orientation</w:t>
            </w:r>
            <w:r w:rsidR="00560137">
              <w:rPr>
                <w:noProof/>
                <w:webHidden/>
              </w:rPr>
              <w:tab/>
            </w:r>
            <w:r w:rsidR="00560137">
              <w:rPr>
                <w:noProof/>
                <w:webHidden/>
              </w:rPr>
              <w:fldChar w:fldCharType="begin"/>
            </w:r>
            <w:r w:rsidR="00560137">
              <w:rPr>
                <w:noProof/>
                <w:webHidden/>
              </w:rPr>
              <w:instrText xml:space="preserve"> PAGEREF _Toc379532236 \h </w:instrText>
            </w:r>
            <w:r w:rsidR="00560137">
              <w:rPr>
                <w:noProof/>
                <w:webHidden/>
              </w:rPr>
            </w:r>
            <w:r w:rsidR="00560137">
              <w:rPr>
                <w:noProof/>
                <w:webHidden/>
              </w:rPr>
              <w:fldChar w:fldCharType="separate"/>
            </w:r>
            <w:r w:rsidR="00F61CFF">
              <w:rPr>
                <w:noProof/>
                <w:webHidden/>
              </w:rPr>
              <w:t>12</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37" w:history="1">
            <w:r w:rsidR="00560137" w:rsidRPr="00DF3DE6">
              <w:rPr>
                <w:rStyle w:val="Hyperlink"/>
                <w:b/>
                <w:noProof/>
              </w:rPr>
              <w:t>3.2.</w:t>
            </w:r>
            <w:r w:rsidR="00560137">
              <w:rPr>
                <w:rFonts w:eastAsiaTheme="minorEastAsia"/>
                <w:noProof/>
              </w:rPr>
              <w:tab/>
            </w:r>
            <w:r w:rsidR="00560137" w:rsidRPr="00DF3DE6">
              <w:rPr>
                <w:rStyle w:val="Hyperlink"/>
                <w:noProof/>
              </w:rPr>
              <w:t>Sample Parameters -- Figure 14</w:t>
            </w:r>
            <w:r w:rsidR="00560137">
              <w:rPr>
                <w:noProof/>
                <w:webHidden/>
              </w:rPr>
              <w:tab/>
            </w:r>
            <w:r w:rsidR="00560137">
              <w:rPr>
                <w:noProof/>
                <w:webHidden/>
              </w:rPr>
              <w:fldChar w:fldCharType="begin"/>
            </w:r>
            <w:r w:rsidR="00560137">
              <w:rPr>
                <w:noProof/>
                <w:webHidden/>
              </w:rPr>
              <w:instrText xml:space="preserve"> PAGEREF _Toc379532237 \h </w:instrText>
            </w:r>
            <w:r w:rsidR="00560137">
              <w:rPr>
                <w:noProof/>
                <w:webHidden/>
              </w:rPr>
            </w:r>
            <w:r w:rsidR="00560137">
              <w:rPr>
                <w:noProof/>
                <w:webHidden/>
              </w:rPr>
              <w:fldChar w:fldCharType="separate"/>
            </w:r>
            <w:r w:rsidR="00F61CFF">
              <w:rPr>
                <w:noProof/>
                <w:webHidden/>
              </w:rPr>
              <w:t>12</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38" w:history="1">
            <w:r w:rsidR="00560137" w:rsidRPr="00DF3DE6">
              <w:rPr>
                <w:rStyle w:val="Hyperlink"/>
                <w:b/>
                <w:noProof/>
              </w:rPr>
              <w:t>3.3.</w:t>
            </w:r>
            <w:r w:rsidR="00560137">
              <w:rPr>
                <w:rFonts w:eastAsiaTheme="minorEastAsia"/>
                <w:noProof/>
              </w:rPr>
              <w:tab/>
            </w:r>
            <w:r w:rsidR="00560137" w:rsidRPr="00DF3DE6">
              <w:rPr>
                <w:rStyle w:val="Hyperlink"/>
                <w:noProof/>
              </w:rPr>
              <w:t>Termination Condition Parameters -- Figure 15</w:t>
            </w:r>
            <w:r w:rsidR="00560137">
              <w:rPr>
                <w:noProof/>
                <w:webHidden/>
              </w:rPr>
              <w:tab/>
            </w:r>
            <w:r w:rsidR="00560137">
              <w:rPr>
                <w:noProof/>
                <w:webHidden/>
              </w:rPr>
              <w:fldChar w:fldCharType="begin"/>
            </w:r>
            <w:r w:rsidR="00560137">
              <w:rPr>
                <w:noProof/>
                <w:webHidden/>
              </w:rPr>
              <w:instrText xml:space="preserve"> PAGEREF _Toc379532238 \h </w:instrText>
            </w:r>
            <w:r w:rsidR="00560137">
              <w:rPr>
                <w:noProof/>
                <w:webHidden/>
              </w:rPr>
            </w:r>
            <w:r w:rsidR="00560137">
              <w:rPr>
                <w:noProof/>
                <w:webHidden/>
              </w:rPr>
              <w:fldChar w:fldCharType="separate"/>
            </w:r>
            <w:r w:rsidR="00F61CFF">
              <w:rPr>
                <w:noProof/>
                <w:webHidden/>
              </w:rPr>
              <w:t>13</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39" w:history="1">
            <w:r w:rsidR="00560137" w:rsidRPr="00DF3DE6">
              <w:rPr>
                <w:rStyle w:val="Hyperlink"/>
                <w:b/>
                <w:noProof/>
              </w:rPr>
              <w:t>3.4.</w:t>
            </w:r>
            <w:r w:rsidR="00560137">
              <w:rPr>
                <w:rFonts w:eastAsiaTheme="minorEastAsia"/>
                <w:noProof/>
              </w:rPr>
              <w:tab/>
            </w:r>
            <w:r w:rsidR="00560137" w:rsidRPr="00DF3DE6">
              <w:rPr>
                <w:rStyle w:val="Hyperlink"/>
                <w:noProof/>
              </w:rPr>
              <w:t>Fitting Parameters -- Figure 16 to Figure 18</w:t>
            </w:r>
            <w:r w:rsidR="00560137">
              <w:rPr>
                <w:noProof/>
                <w:webHidden/>
              </w:rPr>
              <w:tab/>
            </w:r>
            <w:r w:rsidR="00560137">
              <w:rPr>
                <w:noProof/>
                <w:webHidden/>
              </w:rPr>
              <w:fldChar w:fldCharType="begin"/>
            </w:r>
            <w:r w:rsidR="00560137">
              <w:rPr>
                <w:noProof/>
                <w:webHidden/>
              </w:rPr>
              <w:instrText xml:space="preserve"> PAGEREF _Toc379532239 \h </w:instrText>
            </w:r>
            <w:r w:rsidR="00560137">
              <w:rPr>
                <w:noProof/>
                <w:webHidden/>
              </w:rPr>
            </w:r>
            <w:r w:rsidR="00560137">
              <w:rPr>
                <w:noProof/>
                <w:webHidden/>
              </w:rPr>
              <w:fldChar w:fldCharType="separate"/>
            </w:r>
            <w:r w:rsidR="00F61CFF">
              <w:rPr>
                <w:noProof/>
                <w:webHidden/>
              </w:rPr>
              <w:t>13</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40" w:history="1">
            <w:r w:rsidR="00560137" w:rsidRPr="00DF3DE6">
              <w:rPr>
                <w:rStyle w:val="Hyperlink"/>
                <w:b/>
                <w:noProof/>
              </w:rPr>
              <w:t>3.5.</w:t>
            </w:r>
            <w:r w:rsidR="00560137">
              <w:rPr>
                <w:rFonts w:eastAsiaTheme="minorEastAsia"/>
                <w:noProof/>
              </w:rPr>
              <w:tab/>
            </w:r>
            <w:r w:rsidR="00560137" w:rsidRPr="00DF3DE6">
              <w:rPr>
                <w:rStyle w:val="Hyperlink"/>
                <w:noProof/>
              </w:rPr>
              <w:t>Misc Parameters -- Figure 19</w:t>
            </w:r>
            <w:r w:rsidR="00560137">
              <w:rPr>
                <w:noProof/>
                <w:webHidden/>
              </w:rPr>
              <w:tab/>
            </w:r>
            <w:r w:rsidR="00560137">
              <w:rPr>
                <w:noProof/>
                <w:webHidden/>
              </w:rPr>
              <w:fldChar w:fldCharType="begin"/>
            </w:r>
            <w:r w:rsidR="00560137">
              <w:rPr>
                <w:noProof/>
                <w:webHidden/>
              </w:rPr>
              <w:instrText xml:space="preserve"> PAGEREF _Toc379532240 \h </w:instrText>
            </w:r>
            <w:r w:rsidR="00560137">
              <w:rPr>
                <w:noProof/>
                <w:webHidden/>
              </w:rPr>
            </w:r>
            <w:r w:rsidR="00560137">
              <w:rPr>
                <w:noProof/>
                <w:webHidden/>
              </w:rPr>
              <w:fldChar w:fldCharType="separate"/>
            </w:r>
            <w:r w:rsidR="00F61CFF">
              <w:rPr>
                <w:noProof/>
                <w:webHidden/>
              </w:rPr>
              <w:t>15</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41" w:history="1">
            <w:r w:rsidR="00560137" w:rsidRPr="00DF3DE6">
              <w:rPr>
                <w:rStyle w:val="Hyperlink"/>
                <w:b/>
                <w:noProof/>
              </w:rPr>
              <w:t>3.6.</w:t>
            </w:r>
            <w:r w:rsidR="00560137">
              <w:rPr>
                <w:rFonts w:eastAsiaTheme="minorEastAsia"/>
                <w:noProof/>
              </w:rPr>
              <w:tab/>
            </w:r>
            <w:r w:rsidR="00560137" w:rsidRPr="00DF3DE6">
              <w:rPr>
                <w:rStyle w:val="Hyperlink"/>
                <w:noProof/>
              </w:rPr>
              <w:t>Input/Output Parameters -- Figure 20</w:t>
            </w:r>
            <w:r w:rsidR="00560137">
              <w:rPr>
                <w:noProof/>
                <w:webHidden/>
              </w:rPr>
              <w:tab/>
            </w:r>
            <w:r w:rsidR="00560137">
              <w:rPr>
                <w:noProof/>
                <w:webHidden/>
              </w:rPr>
              <w:fldChar w:fldCharType="begin"/>
            </w:r>
            <w:r w:rsidR="00560137">
              <w:rPr>
                <w:noProof/>
                <w:webHidden/>
              </w:rPr>
              <w:instrText xml:space="preserve"> PAGEREF _Toc379532241 \h </w:instrText>
            </w:r>
            <w:r w:rsidR="00560137">
              <w:rPr>
                <w:noProof/>
                <w:webHidden/>
              </w:rPr>
            </w:r>
            <w:r w:rsidR="00560137">
              <w:rPr>
                <w:noProof/>
                <w:webHidden/>
              </w:rPr>
              <w:fldChar w:fldCharType="separate"/>
            </w:r>
            <w:r w:rsidR="00F61CFF">
              <w:rPr>
                <w:noProof/>
                <w:webHidden/>
              </w:rPr>
              <w:t>16</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42" w:history="1">
            <w:r w:rsidR="00560137" w:rsidRPr="00DF3DE6">
              <w:rPr>
                <w:rStyle w:val="Hyperlink"/>
                <w:b/>
                <w:noProof/>
              </w:rPr>
              <w:t>3.7.</w:t>
            </w:r>
            <w:r w:rsidR="00560137">
              <w:rPr>
                <w:rFonts w:eastAsiaTheme="minorEastAsia"/>
                <w:noProof/>
              </w:rPr>
              <w:tab/>
            </w:r>
            <w:r w:rsidR="00560137" w:rsidRPr="00DF3DE6">
              <w:rPr>
                <w:rStyle w:val="Hyperlink"/>
                <w:noProof/>
              </w:rPr>
              <w:t>Simulation Runtime -- Figure 21</w:t>
            </w:r>
            <w:r w:rsidR="00560137">
              <w:rPr>
                <w:noProof/>
                <w:webHidden/>
              </w:rPr>
              <w:tab/>
            </w:r>
            <w:r w:rsidR="00560137">
              <w:rPr>
                <w:noProof/>
                <w:webHidden/>
              </w:rPr>
              <w:fldChar w:fldCharType="begin"/>
            </w:r>
            <w:r w:rsidR="00560137">
              <w:rPr>
                <w:noProof/>
                <w:webHidden/>
              </w:rPr>
              <w:instrText xml:space="preserve"> PAGEREF _Toc379532242 \h </w:instrText>
            </w:r>
            <w:r w:rsidR="00560137">
              <w:rPr>
                <w:noProof/>
                <w:webHidden/>
              </w:rPr>
            </w:r>
            <w:r w:rsidR="00560137">
              <w:rPr>
                <w:noProof/>
                <w:webHidden/>
              </w:rPr>
              <w:fldChar w:fldCharType="separate"/>
            </w:r>
            <w:r w:rsidR="00F61CFF">
              <w:rPr>
                <w:noProof/>
                <w:webHidden/>
              </w:rPr>
              <w:t>17</w:t>
            </w:r>
            <w:r w:rsidR="00560137">
              <w:rPr>
                <w:noProof/>
                <w:webHidden/>
              </w:rPr>
              <w:fldChar w:fldCharType="end"/>
            </w:r>
          </w:hyperlink>
        </w:p>
        <w:p w:rsidR="00560137" w:rsidRDefault="00CA3D6A">
          <w:pPr>
            <w:pStyle w:val="TOC1"/>
            <w:tabs>
              <w:tab w:val="left" w:pos="440"/>
              <w:tab w:val="right" w:leader="dot" w:pos="9350"/>
            </w:tabs>
            <w:rPr>
              <w:rFonts w:eastAsiaTheme="minorEastAsia"/>
              <w:noProof/>
            </w:rPr>
          </w:pPr>
          <w:hyperlink w:anchor="_Toc379532243" w:history="1">
            <w:r w:rsidR="00560137" w:rsidRPr="00DF3DE6">
              <w:rPr>
                <w:rStyle w:val="Hyperlink"/>
                <w:b/>
                <w:noProof/>
              </w:rPr>
              <w:t>4.</w:t>
            </w:r>
            <w:r w:rsidR="00560137">
              <w:rPr>
                <w:rFonts w:eastAsiaTheme="minorEastAsia"/>
                <w:noProof/>
              </w:rPr>
              <w:tab/>
            </w:r>
            <w:r w:rsidR="00560137" w:rsidRPr="00DF3DE6">
              <w:rPr>
                <w:rStyle w:val="Hyperlink"/>
                <w:noProof/>
              </w:rPr>
              <w:t>Output file types</w:t>
            </w:r>
            <w:r w:rsidR="00560137">
              <w:rPr>
                <w:noProof/>
                <w:webHidden/>
              </w:rPr>
              <w:tab/>
            </w:r>
            <w:r w:rsidR="00560137">
              <w:rPr>
                <w:noProof/>
                <w:webHidden/>
              </w:rPr>
              <w:fldChar w:fldCharType="begin"/>
            </w:r>
            <w:r w:rsidR="00560137">
              <w:rPr>
                <w:noProof/>
                <w:webHidden/>
              </w:rPr>
              <w:instrText xml:space="preserve"> PAGEREF _Toc379532243 \h </w:instrText>
            </w:r>
            <w:r w:rsidR="00560137">
              <w:rPr>
                <w:noProof/>
                <w:webHidden/>
              </w:rPr>
            </w:r>
            <w:r w:rsidR="00560137">
              <w:rPr>
                <w:noProof/>
                <w:webHidden/>
              </w:rPr>
              <w:fldChar w:fldCharType="separate"/>
            </w:r>
            <w:r w:rsidR="00F61CFF">
              <w:rPr>
                <w:noProof/>
                <w:webHidden/>
              </w:rPr>
              <w:t>17</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44" w:history="1">
            <w:r w:rsidR="00560137" w:rsidRPr="00DF3DE6">
              <w:rPr>
                <w:rStyle w:val="Hyperlink"/>
                <w:b/>
                <w:noProof/>
              </w:rPr>
              <w:t>4.1.</w:t>
            </w:r>
            <w:r w:rsidR="00560137">
              <w:rPr>
                <w:rFonts w:eastAsiaTheme="minorEastAsia"/>
                <w:noProof/>
              </w:rPr>
              <w:tab/>
            </w:r>
            <w:r w:rsidR="00560137" w:rsidRPr="00DF3DE6">
              <w:rPr>
                <w:rStyle w:val="Hyperlink"/>
                <w:noProof/>
              </w:rPr>
              <w:t>.xyz files (Structures)</w:t>
            </w:r>
            <w:r w:rsidR="00560137">
              <w:rPr>
                <w:noProof/>
                <w:webHidden/>
              </w:rPr>
              <w:tab/>
            </w:r>
            <w:r w:rsidR="00560137">
              <w:rPr>
                <w:noProof/>
                <w:webHidden/>
              </w:rPr>
              <w:fldChar w:fldCharType="begin"/>
            </w:r>
            <w:r w:rsidR="00560137">
              <w:rPr>
                <w:noProof/>
                <w:webHidden/>
              </w:rPr>
              <w:instrText xml:space="preserve"> PAGEREF _Toc379532244 \h </w:instrText>
            </w:r>
            <w:r w:rsidR="00560137">
              <w:rPr>
                <w:noProof/>
                <w:webHidden/>
              </w:rPr>
            </w:r>
            <w:r w:rsidR="00560137">
              <w:rPr>
                <w:noProof/>
                <w:webHidden/>
              </w:rPr>
              <w:fldChar w:fldCharType="separate"/>
            </w:r>
            <w:r w:rsidR="00F61CFF">
              <w:rPr>
                <w:noProof/>
                <w:webHidden/>
              </w:rPr>
              <w:t>17</w:t>
            </w:r>
            <w:r w:rsidR="00560137">
              <w:rPr>
                <w:noProof/>
                <w:webHidden/>
              </w:rPr>
              <w:fldChar w:fldCharType="end"/>
            </w:r>
          </w:hyperlink>
        </w:p>
        <w:p w:rsidR="00560137" w:rsidRDefault="00CA3D6A">
          <w:pPr>
            <w:pStyle w:val="TOC2"/>
            <w:tabs>
              <w:tab w:val="left" w:pos="880"/>
              <w:tab w:val="right" w:leader="dot" w:pos="9350"/>
            </w:tabs>
            <w:rPr>
              <w:rFonts w:eastAsiaTheme="minorEastAsia"/>
              <w:noProof/>
            </w:rPr>
          </w:pPr>
          <w:hyperlink w:anchor="_Toc379532245" w:history="1">
            <w:r w:rsidR="00560137" w:rsidRPr="00DF3DE6">
              <w:rPr>
                <w:rStyle w:val="Hyperlink"/>
                <w:b/>
                <w:noProof/>
              </w:rPr>
              <w:t>4.2.</w:t>
            </w:r>
            <w:r w:rsidR="00560137">
              <w:rPr>
                <w:rFonts w:eastAsiaTheme="minorEastAsia"/>
                <w:noProof/>
              </w:rPr>
              <w:tab/>
            </w:r>
            <w:r w:rsidR="00560137" w:rsidRPr="00DF3DE6">
              <w:rPr>
                <w:rStyle w:val="Hyperlink"/>
                <w:noProof/>
              </w:rPr>
              <w:t>.xyz files (Movies)</w:t>
            </w:r>
            <w:r w:rsidR="00560137">
              <w:rPr>
                <w:noProof/>
                <w:webHidden/>
              </w:rPr>
              <w:tab/>
            </w:r>
            <w:r w:rsidR="00560137">
              <w:rPr>
                <w:noProof/>
                <w:webHidden/>
              </w:rPr>
              <w:fldChar w:fldCharType="begin"/>
            </w:r>
            <w:r w:rsidR="00560137">
              <w:rPr>
                <w:noProof/>
                <w:webHidden/>
              </w:rPr>
              <w:instrText xml:space="preserve"> PAGEREF _Toc379532245 \h </w:instrText>
            </w:r>
            <w:r w:rsidR="00560137">
              <w:rPr>
                <w:noProof/>
                <w:webHidden/>
              </w:rPr>
            </w:r>
            <w:r w:rsidR="00560137">
              <w:rPr>
                <w:noProof/>
                <w:webHidden/>
              </w:rPr>
              <w:fldChar w:fldCharType="separate"/>
            </w:r>
            <w:r w:rsidR="00F61CFF">
              <w:rPr>
                <w:noProof/>
                <w:webHidden/>
              </w:rPr>
              <w:t>18</w:t>
            </w:r>
            <w:r w:rsidR="00560137">
              <w:rPr>
                <w:noProof/>
                <w:webHidden/>
              </w:rPr>
              <w:fldChar w:fldCharType="end"/>
            </w:r>
          </w:hyperlink>
        </w:p>
        <w:p w:rsidR="00560137" w:rsidRDefault="00CA3D6A">
          <w:pPr>
            <w:pStyle w:val="TOC1"/>
            <w:tabs>
              <w:tab w:val="left" w:pos="440"/>
              <w:tab w:val="right" w:leader="dot" w:pos="9350"/>
            </w:tabs>
            <w:rPr>
              <w:rFonts w:eastAsiaTheme="minorEastAsia"/>
              <w:noProof/>
            </w:rPr>
          </w:pPr>
          <w:hyperlink w:anchor="_Toc379532246" w:history="1">
            <w:r w:rsidR="00560137" w:rsidRPr="00DF3DE6">
              <w:rPr>
                <w:rStyle w:val="Hyperlink"/>
                <w:b/>
                <w:noProof/>
              </w:rPr>
              <w:t>5.</w:t>
            </w:r>
            <w:r w:rsidR="00560137">
              <w:rPr>
                <w:rFonts w:eastAsiaTheme="minorEastAsia"/>
                <w:noProof/>
              </w:rPr>
              <w:tab/>
            </w:r>
            <w:r w:rsidR="00560137" w:rsidRPr="00DF3DE6">
              <w:rPr>
                <w:rStyle w:val="Hyperlink"/>
                <w:noProof/>
              </w:rPr>
              <w:t>References</w:t>
            </w:r>
            <w:r w:rsidR="00560137">
              <w:rPr>
                <w:noProof/>
                <w:webHidden/>
              </w:rPr>
              <w:tab/>
            </w:r>
            <w:r w:rsidR="00560137">
              <w:rPr>
                <w:noProof/>
                <w:webHidden/>
              </w:rPr>
              <w:fldChar w:fldCharType="begin"/>
            </w:r>
            <w:r w:rsidR="00560137">
              <w:rPr>
                <w:noProof/>
                <w:webHidden/>
              </w:rPr>
              <w:instrText xml:space="preserve"> PAGEREF _Toc379532246 \h </w:instrText>
            </w:r>
            <w:r w:rsidR="00560137">
              <w:rPr>
                <w:noProof/>
                <w:webHidden/>
              </w:rPr>
            </w:r>
            <w:r w:rsidR="00560137">
              <w:rPr>
                <w:noProof/>
                <w:webHidden/>
              </w:rPr>
              <w:fldChar w:fldCharType="separate"/>
            </w:r>
            <w:r w:rsidR="00F61CFF">
              <w:rPr>
                <w:noProof/>
                <w:webHidden/>
              </w:rPr>
              <w:t>20</w:t>
            </w:r>
            <w:r w:rsidR="00560137">
              <w:rPr>
                <w:noProof/>
                <w:webHidden/>
              </w:rPr>
              <w:fldChar w:fldCharType="end"/>
            </w:r>
          </w:hyperlink>
        </w:p>
        <w:p w:rsidR="00EF53A7" w:rsidRDefault="00EF53A7">
          <w:r>
            <w:rPr>
              <w:b/>
              <w:bCs/>
              <w:noProof/>
            </w:rPr>
            <w:fldChar w:fldCharType="end"/>
          </w:r>
        </w:p>
      </w:sdtContent>
    </w:sdt>
    <w:p w:rsidR="00EF53A7" w:rsidRDefault="00EF53A7" w:rsidP="00D564D3">
      <w:pPr>
        <w:pStyle w:val="Heading1"/>
      </w:pPr>
      <w:bookmarkStart w:id="1" w:name="_Toc379532224"/>
      <w:r>
        <w:t xml:space="preserve">Running </w:t>
      </w:r>
      <w:proofErr w:type="spellStart"/>
      <w:r>
        <w:t>CrystalSim</w:t>
      </w:r>
      <w:bookmarkEnd w:id="1"/>
      <w:proofErr w:type="spellEnd"/>
    </w:p>
    <w:p w:rsidR="005D1194" w:rsidRDefault="00EF53A7" w:rsidP="00EF53A7">
      <w:r>
        <w:t xml:space="preserve">Download “CrystalSim.jar” from </w:t>
      </w:r>
      <w:hyperlink r:id="rId8" w:history="1">
        <w:r w:rsidRPr="00EA1AA2">
          <w:rPr>
            <w:rStyle w:val="Hyperlink"/>
          </w:rPr>
          <w:t>https://github.com/JamesDMartin/CrystalSim</w:t>
        </w:r>
      </w:hyperlink>
      <w:r>
        <w:t xml:space="preserve"> by </w:t>
      </w:r>
      <w:r w:rsidR="00D03E19">
        <w:t xml:space="preserve">clicking the “Download ZIP” button on the right hand side of the web page.  Extract </w:t>
      </w:r>
      <w:r w:rsidR="004E6D16">
        <w:t xml:space="preserve">the zip file to a directory and double click on “CrystalSim.jar” to run it.  You should then be greeted with something that looks like </w:t>
      </w:r>
      <w:r w:rsidR="004E6D16">
        <w:fldChar w:fldCharType="begin"/>
      </w:r>
      <w:r w:rsidR="004E6D16">
        <w:instrText xml:space="preserve"> REF _Ref379207125 \h </w:instrText>
      </w:r>
      <w:r w:rsidR="004E6D16">
        <w:fldChar w:fldCharType="separate"/>
      </w:r>
      <w:r w:rsidR="00F61CFF">
        <w:t xml:space="preserve">Figure </w:t>
      </w:r>
      <w:r w:rsidR="00F61CFF">
        <w:rPr>
          <w:noProof/>
        </w:rPr>
        <w:t>1</w:t>
      </w:r>
      <w:r w:rsidR="004E6D16">
        <w:fldChar w:fldCharType="end"/>
      </w:r>
      <w:r w:rsidR="004E6D16">
        <w:t xml:space="preserve">.  </w:t>
      </w:r>
    </w:p>
    <w:p w:rsidR="00D03E19" w:rsidRDefault="00553C54" w:rsidP="00553C54">
      <w:pPr>
        <w:jc w:val="center"/>
      </w:pPr>
      <w:r>
        <w:rPr>
          <w:noProof/>
        </w:rPr>
        <w:drawing>
          <wp:inline distT="0" distB="0" distL="0" distR="0" wp14:anchorId="6299D67A" wp14:editId="7ACE304D">
            <wp:extent cx="5943600" cy="4650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50105"/>
                    </a:xfrm>
                    <a:prstGeom prst="rect">
                      <a:avLst/>
                    </a:prstGeom>
                  </pic:spPr>
                </pic:pic>
              </a:graphicData>
            </a:graphic>
          </wp:inline>
        </w:drawing>
      </w:r>
    </w:p>
    <w:p w:rsidR="004E6D16" w:rsidRDefault="004E6D16" w:rsidP="005D1194">
      <w:pPr>
        <w:pStyle w:val="Caption"/>
        <w:jc w:val="center"/>
      </w:pPr>
      <w:bookmarkStart w:id="2" w:name="_Ref379207125"/>
      <w:r>
        <w:t xml:space="preserve">Figure </w:t>
      </w:r>
      <w:fldSimple w:instr=" SEQ Figure \* ARABIC ">
        <w:r w:rsidR="00F61CFF">
          <w:rPr>
            <w:noProof/>
          </w:rPr>
          <w:t>1</w:t>
        </w:r>
      </w:fldSimple>
      <w:bookmarkEnd w:id="2"/>
      <w:r>
        <w:t>. S</w:t>
      </w:r>
      <w:r w:rsidR="00553C54">
        <w:t xml:space="preserve">creenshot of the </w:t>
      </w:r>
      <w:proofErr w:type="spellStart"/>
      <w:r w:rsidR="00553C54">
        <w:t>CrystalSim</w:t>
      </w:r>
      <w:proofErr w:type="spellEnd"/>
      <w:r w:rsidR="00553C54">
        <w:t xml:space="preserve"> GUI on Windows 7.</w:t>
      </w:r>
    </w:p>
    <w:p w:rsidR="001B1DAC" w:rsidRDefault="007841F1" w:rsidP="007841F1">
      <w:r>
        <w:t xml:space="preserve">If nothing appears it is most likely that you do not have the Java Development Kit </w:t>
      </w:r>
      <w:r w:rsidR="00856E39">
        <w:t xml:space="preserve">(JDK) or Java Runtime Environment (JRE) </w:t>
      </w:r>
      <w:r>
        <w:t>installed.  T</w:t>
      </w:r>
      <w:r w:rsidR="00856E39">
        <w:t>o</w:t>
      </w:r>
      <w:r>
        <w:t xml:space="preserve"> </w:t>
      </w:r>
      <w:r w:rsidR="00856E39">
        <w:t xml:space="preserve">determine whether or not these are installed, open up a command window (windows key + r, then type </w:t>
      </w:r>
      <w:proofErr w:type="spellStart"/>
      <w:r w:rsidR="00856E39">
        <w:t>cmd</w:t>
      </w:r>
      <w:proofErr w:type="spellEnd"/>
      <w:r w:rsidR="00856E39">
        <w:t xml:space="preserve">, then press enter) or a terminal </w:t>
      </w:r>
      <w:r w:rsidR="00BE7403">
        <w:t>and run the command:</w:t>
      </w:r>
    </w:p>
    <w:p w:rsidR="001B1DAC" w:rsidRDefault="00856E39" w:rsidP="001B1DAC">
      <w:pPr>
        <w:jc w:val="center"/>
      </w:pPr>
      <w:proofErr w:type="gramStart"/>
      <w:r>
        <w:rPr>
          <w:rFonts w:ascii="Consolas" w:hAnsi="Consolas" w:cs="Consolas"/>
          <w:b/>
        </w:rPr>
        <w:t>java</w:t>
      </w:r>
      <w:proofErr w:type="gramEnd"/>
      <w:r>
        <w:rPr>
          <w:rFonts w:ascii="Consolas" w:hAnsi="Consolas" w:cs="Consolas"/>
          <w:b/>
        </w:rPr>
        <w:t xml:space="preserve"> –version</w:t>
      </w:r>
      <w:r w:rsidR="007841F1">
        <w:t xml:space="preserve"> </w:t>
      </w:r>
    </w:p>
    <w:p w:rsidR="003A75CE" w:rsidRDefault="007841F1" w:rsidP="005D1194">
      <w:r>
        <w:t xml:space="preserve">If your output looks like </w:t>
      </w:r>
      <w:r w:rsidR="001B1DAC">
        <w:fldChar w:fldCharType="begin"/>
      </w:r>
      <w:r w:rsidR="001B1DAC">
        <w:instrText xml:space="preserve"> REF _Ref379207664 \h </w:instrText>
      </w:r>
      <w:r w:rsidR="001B1DAC">
        <w:fldChar w:fldCharType="separate"/>
      </w:r>
      <w:r w:rsidR="00F61CFF">
        <w:t xml:space="preserve">Figure </w:t>
      </w:r>
      <w:r w:rsidR="00F61CFF">
        <w:rPr>
          <w:noProof/>
        </w:rPr>
        <w:t>2</w:t>
      </w:r>
      <w:r w:rsidR="001B1DAC">
        <w:fldChar w:fldCharType="end"/>
      </w:r>
      <w:r w:rsidR="001B1DAC">
        <w:t xml:space="preserve">, then you </w:t>
      </w:r>
      <w:r w:rsidR="00462C1A">
        <w:t xml:space="preserve">have a version </w:t>
      </w:r>
      <w:r w:rsidR="003A75CE">
        <w:t>of the JRE or JDK installed and you can skip the next paragraph.</w:t>
      </w:r>
    </w:p>
    <w:p w:rsidR="003A75CE" w:rsidRDefault="003A75CE" w:rsidP="003A75CE">
      <w:r>
        <w:rPr>
          <w:noProof/>
        </w:rPr>
        <w:drawing>
          <wp:inline distT="0" distB="0" distL="0" distR="0" wp14:anchorId="7B51DC0B" wp14:editId="0E739DF7">
            <wp:extent cx="5943600" cy="22167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216785"/>
                    </a:xfrm>
                    <a:prstGeom prst="rect">
                      <a:avLst/>
                    </a:prstGeom>
                  </pic:spPr>
                </pic:pic>
              </a:graphicData>
            </a:graphic>
          </wp:inline>
        </w:drawing>
      </w:r>
    </w:p>
    <w:p w:rsidR="003A75CE" w:rsidRDefault="003A75CE" w:rsidP="003A75CE">
      <w:pPr>
        <w:pStyle w:val="Caption"/>
        <w:jc w:val="center"/>
      </w:pPr>
      <w:bookmarkStart w:id="3" w:name="_Ref379207664"/>
      <w:r>
        <w:t xml:space="preserve">Figure </w:t>
      </w:r>
      <w:fldSimple w:instr=" SEQ Figure \* ARABIC ">
        <w:r w:rsidR="00F61CFF">
          <w:rPr>
            <w:noProof/>
          </w:rPr>
          <w:t>2</w:t>
        </w:r>
      </w:fldSimple>
      <w:bookmarkEnd w:id="3"/>
      <w:r>
        <w:t>. Verifying that the Java Development Kit (JDK) or the Java Runtime Environment (JRE) is installed.</w:t>
      </w:r>
    </w:p>
    <w:p w:rsidR="00462C1A" w:rsidRDefault="00462C1A" w:rsidP="005D1194">
      <w:r>
        <w:t>If your output says something along the lines of “java is not recognized as an internal or external command…” then you need to install the Java Runtime Environment (JRE) or the Java Development Kit (JDK) installed.  I would recommend using version 7 of either of them.  If you want to edit the source code you will need the JDK and Eclipse, otherwise the JRE is fine.</w:t>
      </w:r>
      <w:r w:rsidRPr="001B1DAC">
        <w:t xml:space="preserve"> </w:t>
      </w:r>
      <w:r>
        <w:t xml:space="preserve">See </w:t>
      </w:r>
      <w:r>
        <w:fldChar w:fldCharType="begin"/>
      </w:r>
      <w:r>
        <w:instrText xml:space="preserve"> REF _Ref379207204 \h </w:instrText>
      </w:r>
      <w:r>
        <w:fldChar w:fldCharType="separate"/>
      </w:r>
      <w:r w:rsidR="00F61CFF">
        <w:t>Installing the Java Development Kit</w:t>
      </w:r>
      <w:r>
        <w:fldChar w:fldCharType="end"/>
      </w:r>
      <w:r>
        <w:t xml:space="preserve"> on page </w:t>
      </w:r>
      <w:r>
        <w:fldChar w:fldCharType="begin"/>
      </w:r>
      <w:r>
        <w:instrText xml:space="preserve"> PAGEREF _Ref379207204 \h </w:instrText>
      </w:r>
      <w:r>
        <w:fldChar w:fldCharType="separate"/>
      </w:r>
      <w:r w:rsidR="00F61CFF">
        <w:rPr>
          <w:noProof/>
        </w:rPr>
        <w:t>3</w:t>
      </w:r>
      <w:r>
        <w:fldChar w:fldCharType="end"/>
      </w:r>
      <w:r>
        <w:t xml:space="preserve">.  After you have installed either of these, double click CrystalSim.jar and you should be greeted with </w:t>
      </w:r>
      <w:r>
        <w:fldChar w:fldCharType="begin"/>
      </w:r>
      <w:r>
        <w:instrText xml:space="preserve"> REF _Ref379207125 \h </w:instrText>
      </w:r>
      <w:r>
        <w:fldChar w:fldCharType="separate"/>
      </w:r>
      <w:r w:rsidR="00F61CFF">
        <w:t xml:space="preserve">Figure </w:t>
      </w:r>
      <w:r w:rsidR="00F61CFF">
        <w:rPr>
          <w:noProof/>
        </w:rPr>
        <w:t>1</w:t>
      </w:r>
      <w:r>
        <w:fldChar w:fldCharType="end"/>
      </w:r>
      <w:r>
        <w:t>.  If this still does not pop up, please rerun the java –version command and ensure that you have the JDK or JRE installed.  If you still get an error, restart the computer and run the java –version command.  If you’re still having issues, please get in touch with your local IT support and get java installed.</w:t>
      </w:r>
    </w:p>
    <w:p w:rsidR="00462C1A" w:rsidRDefault="00462C1A" w:rsidP="005D1194">
      <w:r>
        <w:t xml:space="preserve">If you are positive that you have Java installed but you are not greeted with </w:t>
      </w:r>
      <w:r>
        <w:fldChar w:fldCharType="begin"/>
      </w:r>
      <w:r>
        <w:instrText xml:space="preserve"> REF _Ref379207125 \h </w:instrText>
      </w:r>
      <w:r>
        <w:fldChar w:fldCharType="separate"/>
      </w:r>
      <w:r w:rsidR="00F61CFF">
        <w:t xml:space="preserve">Figure </w:t>
      </w:r>
      <w:r w:rsidR="00F61CFF">
        <w:rPr>
          <w:noProof/>
        </w:rPr>
        <w:t>1</w:t>
      </w:r>
      <w:r>
        <w:fldChar w:fldCharType="end"/>
      </w:r>
      <w:r>
        <w:t>, the next step is to run CrystalSim.jar from the command line:</w:t>
      </w:r>
    </w:p>
    <w:p w:rsidR="00462C1A" w:rsidRDefault="00462C1A" w:rsidP="00462C1A">
      <w:pPr>
        <w:jc w:val="center"/>
      </w:pPr>
      <w:proofErr w:type="gramStart"/>
      <w:r w:rsidRPr="001B1DAC">
        <w:rPr>
          <w:rFonts w:ascii="Consolas" w:hAnsi="Consolas" w:cs="Consolas"/>
          <w:b/>
        </w:rPr>
        <w:t>java</w:t>
      </w:r>
      <w:proofErr w:type="gramEnd"/>
      <w:r w:rsidRPr="001B1DAC">
        <w:rPr>
          <w:rFonts w:ascii="Consolas" w:hAnsi="Consolas" w:cs="Consolas"/>
          <w:b/>
        </w:rPr>
        <w:t xml:space="preserve"> –jar CrystalSim.jar</w:t>
      </w:r>
      <w:r>
        <w:t xml:space="preserve">.  </w:t>
      </w:r>
    </w:p>
    <w:p w:rsidR="008004DC" w:rsidRDefault="00462C1A" w:rsidP="00462C1A">
      <w:r>
        <w:t>(</w:t>
      </w:r>
      <w:proofErr w:type="spellStart"/>
      <w:r w:rsidRPr="005D1194">
        <w:rPr>
          <w:b/>
        </w:rPr>
        <w:t>Protip</w:t>
      </w:r>
      <w:proofErr w:type="spellEnd"/>
      <w:r w:rsidRPr="005D1194">
        <w:rPr>
          <w:b/>
        </w:rPr>
        <w:t>: Shift + right click on the “</w:t>
      </w:r>
      <w:proofErr w:type="spellStart"/>
      <w:r w:rsidRPr="005D1194">
        <w:rPr>
          <w:b/>
        </w:rPr>
        <w:t>CrystalSim</w:t>
      </w:r>
      <w:proofErr w:type="spellEnd"/>
      <w:r w:rsidRPr="005D1194">
        <w:rPr>
          <w:b/>
        </w:rPr>
        <w:t>-master” folder and a new command will appear called “Open command window here.”  Click that and then type in the aforementioned command.</w:t>
      </w:r>
      <w:r>
        <w:t>)  If you get an error while doing this, please take note of exactly what the output was and send me (</w:t>
      </w:r>
      <w:hyperlink r:id="rId11" w:history="1">
        <w:r w:rsidRPr="00D45191">
          <w:rPr>
            <w:rStyle w:val="Hyperlink"/>
          </w:rPr>
          <w:t>eddill@ncsu.edu</w:t>
        </w:r>
      </w:hyperlink>
      <w:r>
        <w:t>) or Prof. Jim Martin (</w:t>
      </w:r>
      <w:hyperlink r:id="rId12" w:history="1">
        <w:r w:rsidRPr="00D45191">
          <w:rPr>
            <w:rStyle w:val="Hyperlink"/>
          </w:rPr>
          <w:t>jdmartin@ncsu.edu</w:t>
        </w:r>
      </w:hyperlink>
      <w:r>
        <w:t xml:space="preserve">) an email with the error text.  Please include your Java version as well (the output from the java –version command). </w:t>
      </w:r>
    </w:p>
    <w:p w:rsidR="00C5056B" w:rsidRDefault="00EF53A7" w:rsidP="00EF53A7">
      <w:pPr>
        <w:pStyle w:val="Heading1"/>
      </w:pPr>
      <w:bookmarkStart w:id="4" w:name="_Toc379532225"/>
      <w:r>
        <w:t>Editing the source code</w:t>
      </w:r>
      <w:bookmarkEnd w:id="4"/>
    </w:p>
    <w:p w:rsidR="00EF53A7" w:rsidRDefault="00EF53A7" w:rsidP="00EF53A7">
      <w:r>
        <w:t xml:space="preserve">To view the source code, navigate to </w:t>
      </w:r>
      <w:hyperlink r:id="rId13" w:history="1">
        <w:r w:rsidRPr="00EA1AA2">
          <w:rPr>
            <w:rStyle w:val="Hyperlink"/>
          </w:rPr>
          <w:t>https://github.com/JamesDMartin/CrystalSim/tree/master/src</w:t>
        </w:r>
      </w:hyperlink>
      <w:r>
        <w:t xml:space="preserve">.  The source code was developed with Java 1.7 in the Eclipse IDE (Kepler).  To edit the source code, the </w:t>
      </w:r>
      <w:hyperlink r:id="rId14" w:history="1">
        <w:r w:rsidRPr="00EF53A7">
          <w:rPr>
            <w:rStyle w:val="Hyperlink"/>
          </w:rPr>
          <w:t>Java Platform (JDK)</w:t>
        </w:r>
      </w:hyperlink>
      <w:r>
        <w:t xml:space="preserve"> and the </w:t>
      </w:r>
      <w:hyperlink r:id="rId15" w:history="1">
        <w:r w:rsidRPr="00EF53A7">
          <w:rPr>
            <w:rStyle w:val="Hyperlink"/>
          </w:rPr>
          <w:t>Eclipse IDE</w:t>
        </w:r>
      </w:hyperlink>
      <w:r>
        <w:t xml:space="preserve"> must be installed.  For ease of use it is recommended to install the Eclipse extension “</w:t>
      </w:r>
      <w:proofErr w:type="spellStart"/>
      <w:r>
        <w:t>EGit</w:t>
      </w:r>
      <w:proofErr w:type="spellEnd"/>
      <w:r>
        <w:t xml:space="preserve">” as the </w:t>
      </w:r>
      <w:proofErr w:type="spellStart"/>
      <w:r>
        <w:t>github</w:t>
      </w:r>
      <w:proofErr w:type="spellEnd"/>
      <w:r>
        <w:t xml:space="preserve"> repository can be cloned directly into Eclipse and it will be trivial to update the source code as the main repository is edited.</w:t>
      </w:r>
    </w:p>
    <w:p w:rsidR="00E413D1" w:rsidRDefault="00E413D1" w:rsidP="00EF53A7">
      <w:pPr>
        <w:pStyle w:val="Heading2"/>
      </w:pPr>
      <w:bookmarkStart w:id="5" w:name="_Ref379207204"/>
      <w:bookmarkStart w:id="6" w:name="_Toc379532226"/>
      <w:r>
        <w:t xml:space="preserve">Installing </w:t>
      </w:r>
      <w:r w:rsidR="00C6069E">
        <w:t xml:space="preserve">the </w:t>
      </w:r>
      <w:r>
        <w:t>Java</w:t>
      </w:r>
      <w:r w:rsidR="00C6069E">
        <w:t xml:space="preserve"> Development Kit</w:t>
      </w:r>
      <w:bookmarkEnd w:id="5"/>
      <w:bookmarkEnd w:id="6"/>
    </w:p>
    <w:p w:rsidR="00E413D1" w:rsidRPr="00E413D1" w:rsidRDefault="00C6069E" w:rsidP="00E413D1">
      <w:r>
        <w:t xml:space="preserve">This software was developed with Java 1.7 revision 21 (1.7u21).  I advise working with Java 1.7, but different versions will likely not have any issues.  Download your Java Development Kit (JDK) of choice from </w:t>
      </w:r>
      <w:hyperlink r:id="rId16" w:history="1">
        <w:r w:rsidRPr="00EA1AA2">
          <w:rPr>
            <w:rStyle w:val="Hyperlink"/>
          </w:rPr>
          <w:t>http://www.oracle.com/technetwork/java/javase/downloads/index.html</w:t>
        </w:r>
      </w:hyperlink>
      <w:r>
        <w:t xml:space="preserve"> and then install it like a standard program.  </w:t>
      </w:r>
    </w:p>
    <w:p w:rsidR="00E413D1" w:rsidRDefault="00E413D1" w:rsidP="00E413D1">
      <w:pPr>
        <w:pStyle w:val="Heading2"/>
      </w:pPr>
      <w:bookmarkStart w:id="7" w:name="_Toc379532227"/>
      <w:r>
        <w:t>Installing Eclipse</w:t>
      </w:r>
      <w:bookmarkEnd w:id="7"/>
    </w:p>
    <w:p w:rsidR="00FC3AA7" w:rsidRDefault="00C6069E" w:rsidP="00C6069E">
      <w:r>
        <w:t xml:space="preserve">This software was developed in the Eclipse Integrated Development Environment (IDE), Kepler edition.  The software repository is configured to work with the Eclipse IDE and the setup is very easy if you decide to use Eclipse.  Eclipse does not need to be installed, just downloaded and extracted from the zipped file.  To download Eclipse, navigate to </w:t>
      </w:r>
      <w:hyperlink r:id="rId17" w:history="1">
        <w:r w:rsidRPr="00EA1AA2">
          <w:rPr>
            <w:rStyle w:val="Hyperlink"/>
          </w:rPr>
          <w:t>http://www.eclipse.org/downloads/</w:t>
        </w:r>
      </w:hyperlink>
      <w:r>
        <w:t xml:space="preserve"> and choose your desired flavor.  I use “Eclipse Standard” edition.  Select the appropriate version (32-bit or 64-bit) and commence the download on the following page.  Once downloaded, navigate to the download location and you should see a file named something like “</w:t>
      </w:r>
      <w:r w:rsidRPr="00C6069E">
        <w:t>eclipse-standard-kepler-SR1-win32-x86_64.zip</w:t>
      </w:r>
      <w:r>
        <w:t>”</w:t>
      </w:r>
      <w:r w:rsidR="00FC3AA7">
        <w:t xml:space="preserve"> which needs to be extracted into a folder (try right-clicking on it and look for the word “extract”).  Once extracted Eclipse is operational and can be run by double-clicking on “eclipse.exe” within the extracted folder.  In Windows, I like to copy the folder into my “Program Files” directory and then create a shortcut from “eclipse.exe” to the Desktop or Taskbar, but this is not a necessary step.</w:t>
      </w:r>
    </w:p>
    <w:p w:rsidR="001B1DAC" w:rsidRDefault="00FC3AA7" w:rsidP="00C6069E">
      <w:r>
        <w:t>Run eclipse by double clicking on “eclipse.exe” or the shortcut that you created.  You will be greeted by a sequence of screens where one will ask you to “Select a workspace.”  For most users the default location is fine, so click the “Use this as default and do not ask me again” checkbox and click ok.  If you decide that you would like a workspace in a different location, you can change that from within the IDE after it loads (</w:t>
      </w:r>
      <w:r w:rsidRPr="00DE1544">
        <w:rPr>
          <w:b/>
        </w:rPr>
        <w:t>File</w:t>
      </w:r>
      <w:r>
        <w:t>-&gt;</w:t>
      </w:r>
      <w:r w:rsidRPr="00DE1544">
        <w:rPr>
          <w:b/>
        </w:rPr>
        <w:t>Switch Workspace</w:t>
      </w:r>
      <w:r>
        <w:t xml:space="preserve">).  </w:t>
      </w:r>
    </w:p>
    <w:p w:rsidR="00FC3AA7" w:rsidRDefault="00FC3AA7" w:rsidP="00C6069E">
      <w:r>
        <w:t>Eclipse will now load into the “Welcome to Eclipse” screen.  Feel free to navigate around and explore or just go directly to the workbench by clicking the arrow in the top right corner labeled “Workbench.”</w:t>
      </w:r>
    </w:p>
    <w:p w:rsidR="00DE1544" w:rsidRDefault="00FC3AA7" w:rsidP="00C6069E">
      <w:r>
        <w:t xml:space="preserve">To configure your new Eclipse install to access the </w:t>
      </w:r>
      <w:proofErr w:type="spellStart"/>
      <w:r>
        <w:t>CrystalSim</w:t>
      </w:r>
      <w:proofErr w:type="spellEnd"/>
      <w:r>
        <w:t xml:space="preserve"> source code, you will need to install </w:t>
      </w:r>
      <w:proofErr w:type="spellStart"/>
      <w:r>
        <w:t>EGit</w:t>
      </w:r>
      <w:proofErr w:type="spellEnd"/>
      <w:r>
        <w:t xml:space="preserve">.  See the “Installing </w:t>
      </w:r>
      <w:proofErr w:type="spellStart"/>
      <w:r>
        <w:t>EGit</w:t>
      </w:r>
      <w:proofErr w:type="spellEnd"/>
      <w:r>
        <w:t xml:space="preserve">” section for how to install this.  Return to this point once you have installed </w:t>
      </w:r>
      <w:proofErr w:type="spellStart"/>
      <w:r>
        <w:t>EGit</w:t>
      </w:r>
      <w:proofErr w:type="spellEnd"/>
      <w:r>
        <w:t>.</w:t>
      </w:r>
      <w:r w:rsidR="00DE1544">
        <w:t xml:space="preserve">  Moving forward, I am assuming that you have </w:t>
      </w:r>
      <w:proofErr w:type="spellStart"/>
      <w:r w:rsidR="00DE1544">
        <w:t>EGit</w:t>
      </w:r>
      <w:proofErr w:type="spellEnd"/>
      <w:r w:rsidR="00DE1544">
        <w:t xml:space="preserve"> installed.  If you haven’t yet done that, please go do it.  It makes editing the source code and keeping it in sync with my changes extremely easy.</w:t>
      </w:r>
    </w:p>
    <w:p w:rsidR="00D03E19" w:rsidRDefault="00DE1544" w:rsidP="00C6069E">
      <w:r>
        <w:t xml:space="preserve">To add </w:t>
      </w:r>
      <w:proofErr w:type="spellStart"/>
      <w:r>
        <w:t>CrystalSim</w:t>
      </w:r>
      <w:proofErr w:type="spellEnd"/>
      <w:r>
        <w:t xml:space="preserve"> to your Eclipse IDE, click on </w:t>
      </w:r>
      <w:r w:rsidRPr="00DE1544">
        <w:rPr>
          <w:b/>
        </w:rPr>
        <w:t>File</w:t>
      </w:r>
      <w:r>
        <w:t xml:space="preserve">, then </w:t>
      </w:r>
      <w:r w:rsidRPr="00DE1544">
        <w:rPr>
          <w:b/>
        </w:rPr>
        <w:t>Import</w:t>
      </w:r>
      <w:r>
        <w:t>, then expand “</w:t>
      </w:r>
      <w:proofErr w:type="spellStart"/>
      <w:r>
        <w:t>Git</w:t>
      </w:r>
      <w:proofErr w:type="spellEnd"/>
      <w:r>
        <w:t xml:space="preserve">,” select “Projects from </w:t>
      </w:r>
      <w:proofErr w:type="spellStart"/>
      <w:r>
        <w:t>Git</w:t>
      </w:r>
      <w:proofErr w:type="spellEnd"/>
      <w:r>
        <w:t xml:space="preserve"> and click “Next”.  Then click “Clone URI” and click “Next.”  </w:t>
      </w:r>
      <w:r w:rsidR="002E6E61">
        <w:t>Type “</w:t>
      </w:r>
      <w:r w:rsidR="002E6E61" w:rsidRPr="00082741">
        <w:rPr>
          <w:b/>
        </w:rPr>
        <w:t>https://github.com/</w:t>
      </w:r>
      <w:proofErr w:type="spellStart"/>
      <w:r w:rsidR="002E6E61" w:rsidRPr="00082741">
        <w:rPr>
          <w:b/>
        </w:rPr>
        <w:t>JamesDMartin</w:t>
      </w:r>
      <w:proofErr w:type="spellEnd"/>
      <w:r w:rsidR="002E6E61" w:rsidRPr="00082741">
        <w:rPr>
          <w:b/>
        </w:rPr>
        <w:t>/</w:t>
      </w:r>
      <w:proofErr w:type="spellStart"/>
      <w:r w:rsidR="002E6E61" w:rsidRPr="00082741">
        <w:rPr>
          <w:b/>
        </w:rPr>
        <w:t>CrystalSim.git</w:t>
      </w:r>
      <w:proofErr w:type="spellEnd"/>
      <w:r w:rsidR="002E6E61" w:rsidRPr="00082741">
        <w:t>”</w:t>
      </w:r>
      <w:r w:rsidR="002E6E61">
        <w:t xml:space="preserve"> into the URI: text box.  Alternatively you can </w:t>
      </w:r>
      <w:r>
        <w:t xml:space="preserve">navigate to </w:t>
      </w:r>
      <w:hyperlink r:id="rId18" w:history="1">
        <w:r w:rsidRPr="00EA1AA2">
          <w:rPr>
            <w:rStyle w:val="Hyperlink"/>
          </w:rPr>
          <w:t>https://github.com/JamesDMartin/CrystalSim</w:t>
        </w:r>
      </w:hyperlink>
      <w:r>
        <w:t xml:space="preserve"> </w:t>
      </w:r>
      <w:r w:rsidR="00082741">
        <w:t>and click the ‘copy to clipboard’ icon on the right hand side of the web page and the little popup should change from “copy to clipboard” to “copied!”  Once that has been copied, return to Eclipse and right click in the URI box and click paste (or Ctrl + V).  A</w:t>
      </w:r>
      <w:r w:rsidR="002E6E61">
        <w:t xml:space="preserve">fter the URI box has is populated, </w:t>
      </w:r>
      <w:r w:rsidR="00082741">
        <w:t xml:space="preserve">click Next, then Next again, one more time, </w:t>
      </w:r>
      <w:r w:rsidR="00D03E19">
        <w:t>make sure that “Import existing projects” is selected and click next, then click Finish.</w:t>
      </w:r>
    </w:p>
    <w:p w:rsidR="00DD3A5C" w:rsidRPr="00DD3A5C" w:rsidRDefault="00DD3A5C" w:rsidP="00C6069E">
      <w:r>
        <w:t>You will now need to clone another project, this time located at “</w:t>
      </w:r>
      <w:r>
        <w:rPr>
          <w:b/>
        </w:rPr>
        <w:t>https://github.com/</w:t>
      </w:r>
      <w:proofErr w:type="spellStart"/>
      <w:r>
        <w:rPr>
          <w:b/>
        </w:rPr>
        <w:t>ericdill</w:t>
      </w:r>
      <w:proofErr w:type="spellEnd"/>
      <w:r>
        <w:rPr>
          <w:b/>
        </w:rPr>
        <w:t>/</w:t>
      </w:r>
      <w:proofErr w:type="spellStart"/>
      <w:r>
        <w:rPr>
          <w:b/>
        </w:rPr>
        <w:t>GlobalPackages.git</w:t>
      </w:r>
      <w:proofErr w:type="spellEnd"/>
      <w:r w:rsidRPr="00DD3A5C">
        <w:t>”</w:t>
      </w:r>
      <w:r>
        <w:t xml:space="preserve">.  Do this the exact same way that you just did added </w:t>
      </w:r>
      <w:proofErr w:type="spellStart"/>
      <w:r>
        <w:t>CrystalSim</w:t>
      </w:r>
      <w:proofErr w:type="spellEnd"/>
      <w:r>
        <w:t xml:space="preserve"> to the workspace.</w:t>
      </w:r>
    </w:p>
    <w:p w:rsidR="00F80D7B" w:rsidRDefault="00D03E19" w:rsidP="00C6069E">
      <w:r>
        <w:t xml:space="preserve">At this point you will return to the Eclipse IDE with </w:t>
      </w:r>
      <w:r w:rsidR="00DD3A5C">
        <w:t>two</w:t>
      </w:r>
      <w:r>
        <w:t xml:space="preserve"> </w:t>
      </w:r>
      <w:r w:rsidR="00DD3A5C">
        <w:t xml:space="preserve">new folders in </w:t>
      </w:r>
      <w:r>
        <w:t>the “Package Explorer” window on the left hand side of the screen named something like “</w:t>
      </w:r>
      <w:proofErr w:type="spellStart"/>
      <w:r>
        <w:t>CrystalSim</w:t>
      </w:r>
      <w:proofErr w:type="spellEnd"/>
      <w:r>
        <w:t xml:space="preserve"> [</w:t>
      </w:r>
      <w:proofErr w:type="spellStart"/>
      <w:r>
        <w:t>CrystalSim</w:t>
      </w:r>
      <w:proofErr w:type="spellEnd"/>
      <w:r>
        <w:t xml:space="preserve"> master]”</w:t>
      </w:r>
      <w:r w:rsidR="00DD3A5C">
        <w:t xml:space="preserve"> and “</w:t>
      </w:r>
      <w:proofErr w:type="spellStart"/>
      <w:r w:rsidR="00DD3A5C">
        <w:t>GlobalPackages</w:t>
      </w:r>
      <w:proofErr w:type="spellEnd"/>
      <w:r w:rsidR="00DD3A5C">
        <w:t xml:space="preserve"> [</w:t>
      </w:r>
      <w:proofErr w:type="spellStart"/>
      <w:r w:rsidR="00DD3A5C">
        <w:t>GlobalPackages</w:t>
      </w:r>
      <w:proofErr w:type="spellEnd"/>
      <w:r w:rsidR="00DD3A5C">
        <w:t xml:space="preserve"> master]”. Expand the </w:t>
      </w:r>
      <w:proofErr w:type="spellStart"/>
      <w:r w:rsidR="00DD3A5C">
        <w:t>CrystalSim</w:t>
      </w:r>
      <w:proofErr w:type="spellEnd"/>
      <w:r w:rsidR="00DD3A5C">
        <w:t xml:space="preserve"> project by double clicking on the root folder or clicking the arrow to the left of the name.  There is a default runnable file called “CrystalSim.jar” that will run a version that I compiled.  There will be a folder called “</w:t>
      </w:r>
      <w:proofErr w:type="spellStart"/>
      <w:r w:rsidR="00DD3A5C">
        <w:t>src</w:t>
      </w:r>
      <w:proofErr w:type="spellEnd"/>
      <w:r w:rsidR="00DD3A5C">
        <w:t xml:space="preserve">” which contains the source code. There is also a folder named “doc” which contains this file among a few others. In the </w:t>
      </w:r>
      <w:proofErr w:type="spellStart"/>
      <w:r w:rsidR="00DD3A5C">
        <w:t>src</w:t>
      </w:r>
      <w:proofErr w:type="spellEnd"/>
      <w:r w:rsidR="00DD3A5C">
        <w:t xml:space="preserve"> folder there are seven package folders containing various aspects of the program source files.  To run </w:t>
      </w:r>
      <w:proofErr w:type="spellStart"/>
      <w:r w:rsidR="00DD3A5C">
        <w:t>CrystalSim</w:t>
      </w:r>
      <w:proofErr w:type="spellEnd"/>
      <w:r w:rsidR="00DD3A5C">
        <w:t xml:space="preserve"> in the Eclipse IDE navigate to the “</w:t>
      </w:r>
      <w:proofErr w:type="spellStart"/>
      <w:r w:rsidR="00DD3A5C">
        <w:t>ui</w:t>
      </w:r>
      <w:proofErr w:type="spellEnd"/>
      <w:r w:rsidR="00DD3A5C">
        <w:t>” folder and double-click “</w:t>
      </w:r>
      <w:r w:rsidR="00DD3A5C" w:rsidRPr="005156E0">
        <w:rPr>
          <w:b/>
        </w:rPr>
        <w:t>UIViewer.java</w:t>
      </w:r>
      <w:r w:rsidR="00DD3A5C">
        <w:t>”</w:t>
      </w:r>
      <w:r w:rsidR="005156E0">
        <w:t xml:space="preserve"> or “</w:t>
      </w:r>
      <w:r w:rsidR="005156E0">
        <w:rPr>
          <w:b/>
        </w:rPr>
        <w:t>UI.java</w:t>
      </w:r>
      <w:r w:rsidR="005156E0">
        <w:t>”.</w:t>
      </w:r>
      <w:r w:rsidR="00DD3A5C">
        <w:t xml:space="preserve">  Then click the green circle with the play arrow in it (arrow in </w:t>
      </w:r>
      <w:r w:rsidR="00DD3A5C">
        <w:fldChar w:fldCharType="begin"/>
      </w:r>
      <w:r w:rsidR="00DD3A5C">
        <w:instrText xml:space="preserve"> REF _Ref379208602 \h </w:instrText>
      </w:r>
      <w:r w:rsidR="00DD3A5C">
        <w:fldChar w:fldCharType="separate"/>
      </w:r>
      <w:r w:rsidR="00F61CFF">
        <w:t xml:space="preserve">Figure </w:t>
      </w:r>
      <w:r w:rsidR="00F61CFF">
        <w:rPr>
          <w:noProof/>
        </w:rPr>
        <w:t>3</w:t>
      </w:r>
      <w:r w:rsidR="00DD3A5C">
        <w:fldChar w:fldCharType="end"/>
      </w:r>
      <w:r w:rsidR="00DD3A5C">
        <w:t xml:space="preserve">), click “Run As” and then click “Java Application.”  </w:t>
      </w:r>
    </w:p>
    <w:p w:rsidR="00C6069E" w:rsidRDefault="005B1A23" w:rsidP="005D1194">
      <w:pPr>
        <w:jc w:val="center"/>
      </w:pPr>
      <w:r>
        <w:rPr>
          <w:noProof/>
        </w:rPr>
        <w:drawing>
          <wp:inline distT="0" distB="0" distL="0" distR="0" wp14:anchorId="774AD4F3">
            <wp:extent cx="5295666" cy="16014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024" cy="1610584"/>
                    </a:xfrm>
                    <a:prstGeom prst="rect">
                      <a:avLst/>
                    </a:prstGeom>
                    <a:noFill/>
                  </pic:spPr>
                </pic:pic>
              </a:graphicData>
            </a:graphic>
          </wp:inline>
        </w:drawing>
      </w:r>
    </w:p>
    <w:p w:rsidR="00DD3A5C" w:rsidRDefault="00DD3A5C" w:rsidP="005D1194">
      <w:pPr>
        <w:pStyle w:val="Caption"/>
        <w:jc w:val="center"/>
      </w:pPr>
      <w:bookmarkStart w:id="8" w:name="_Ref379208602"/>
      <w:r>
        <w:t xml:space="preserve">Figure </w:t>
      </w:r>
      <w:fldSimple w:instr=" SEQ Figure \* ARABIC ">
        <w:r w:rsidR="00F61CFF">
          <w:rPr>
            <w:noProof/>
          </w:rPr>
          <w:t>3</w:t>
        </w:r>
      </w:fldSimple>
      <w:bookmarkEnd w:id="8"/>
      <w:r>
        <w:t>. Running a program from the Eclipse IDE.</w:t>
      </w:r>
    </w:p>
    <w:p w:rsidR="00DD3A5C" w:rsidRDefault="00DD3A5C" w:rsidP="00DD3A5C">
      <w:r>
        <w:t xml:space="preserve">Because I’ve included </w:t>
      </w:r>
      <w:r w:rsidR="005156E0">
        <w:t xml:space="preserve">various files that were useful at some point in the past but are now broken due to changes in other files, a popup will appear that is telling you that there are “Errors in the required project(s): Global Packages and </w:t>
      </w:r>
      <w:proofErr w:type="spellStart"/>
      <w:r w:rsidR="005156E0">
        <w:t>CrystalSim</w:t>
      </w:r>
      <w:proofErr w:type="spellEnd"/>
      <w:r w:rsidR="005156E0">
        <w:t xml:space="preserve">. Proceed with launch?”  The errors that are in these projects do not affect the runtime behavior of </w:t>
      </w:r>
      <w:proofErr w:type="spellStart"/>
      <w:r w:rsidR="005156E0">
        <w:t>CrystalSim</w:t>
      </w:r>
      <w:proofErr w:type="spellEnd"/>
      <w:r w:rsidR="005156E0">
        <w:t>, so go ahead and “Proceed.”  If you so desire, you can check the box “Always launch without asking” to never see this message again.  I would advise against this, but it’s up to you.</w:t>
      </w:r>
      <w:r w:rsidR="00B1297B">
        <w:t xml:space="preserve">  At this point, you should see a GUI that resembles </w:t>
      </w:r>
      <w:r w:rsidR="00B1297B">
        <w:fldChar w:fldCharType="begin"/>
      </w:r>
      <w:r w:rsidR="00B1297B">
        <w:instrText xml:space="preserve"> REF _Ref379207125 \h </w:instrText>
      </w:r>
      <w:r w:rsidR="00B1297B">
        <w:fldChar w:fldCharType="separate"/>
      </w:r>
      <w:r w:rsidR="00F61CFF">
        <w:t xml:space="preserve">Figure </w:t>
      </w:r>
      <w:r w:rsidR="00F61CFF">
        <w:rPr>
          <w:noProof/>
        </w:rPr>
        <w:t>1</w:t>
      </w:r>
      <w:r w:rsidR="00B1297B">
        <w:fldChar w:fldCharType="end"/>
      </w:r>
      <w:r w:rsidR="00B1297B">
        <w:t>.</w:t>
      </w:r>
    </w:p>
    <w:p w:rsidR="00D57418" w:rsidRDefault="00D57418" w:rsidP="00DD3A5C">
      <w:r w:rsidRPr="005156E0">
        <w:rPr>
          <w:b/>
        </w:rPr>
        <w:t>ECLIPSE PROTIP</w:t>
      </w:r>
      <w:r>
        <w:t>:  Add line numbers by right clicking just to the left of the text in the editor and click “Show Line Numbers.”</w:t>
      </w:r>
    </w:p>
    <w:p w:rsidR="00D57418" w:rsidRDefault="00D57418" w:rsidP="00DD3A5C">
      <w:r w:rsidRPr="005156E0">
        <w:rPr>
          <w:b/>
        </w:rPr>
        <w:t>ECLIPSE PROTIP</w:t>
      </w:r>
      <w:r>
        <w:t>:  Change the font size by going to Window -&gt; Preferences</w:t>
      </w:r>
      <w:r w:rsidR="005156E0">
        <w:t>. A popup will appear, go to General -&gt; Colors and Fonts.  Now in the right side of that window click on “Java” and then “Java Editor Text Font” and then “Edit” on the right hand side of the window.  I like 14 point font, but I would not change the font style.  Looking at source code that is not monotonically spaced is just weird.</w:t>
      </w:r>
    </w:p>
    <w:p w:rsidR="005D1194" w:rsidRDefault="005D1194" w:rsidP="005D1194">
      <w:pPr>
        <w:jc w:val="center"/>
      </w:pPr>
      <w:r>
        <w:rPr>
          <w:noProof/>
        </w:rPr>
        <w:drawing>
          <wp:inline distT="0" distB="0" distL="0" distR="0" wp14:anchorId="48747D03" wp14:editId="37ECAA04">
            <wp:extent cx="3302000" cy="10801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02000" cy="1080135"/>
                    </a:xfrm>
                    <a:prstGeom prst="rect">
                      <a:avLst/>
                    </a:prstGeom>
                    <a:noFill/>
                  </pic:spPr>
                </pic:pic>
              </a:graphicData>
            </a:graphic>
          </wp:inline>
        </w:drawing>
      </w:r>
    </w:p>
    <w:p w:rsidR="005D1194" w:rsidRPr="000513FB" w:rsidRDefault="005D1194" w:rsidP="005D1194">
      <w:pPr>
        <w:pStyle w:val="Caption"/>
        <w:jc w:val="center"/>
        <w:rPr>
          <w:noProof/>
        </w:rPr>
      </w:pPr>
      <w:r>
        <w:t xml:space="preserve">Figure </w:t>
      </w:r>
      <w:fldSimple w:instr=" SEQ Figure \* ARABIC ">
        <w:r w:rsidR="00F61CFF">
          <w:rPr>
            <w:noProof/>
          </w:rPr>
          <w:t>4</w:t>
        </w:r>
      </w:fldSimple>
      <w:r>
        <w:t xml:space="preserve">. Click where the arrow is to install </w:t>
      </w:r>
      <w:proofErr w:type="spellStart"/>
      <w:r>
        <w:t>EGit</w:t>
      </w:r>
      <w:proofErr w:type="spellEnd"/>
      <w:r>
        <w:t xml:space="preserve"> from the Eclipse Marketplace.  Yes, I realize that it says “Uninstall” in this image, but it will say “Install” if you have not yet installed it.</w:t>
      </w:r>
    </w:p>
    <w:p w:rsidR="00EF53A7" w:rsidRDefault="00EF53A7" w:rsidP="00EF53A7">
      <w:pPr>
        <w:pStyle w:val="Heading2"/>
      </w:pPr>
      <w:bookmarkStart w:id="9" w:name="_Toc379532228"/>
      <w:r>
        <w:t xml:space="preserve">Installing </w:t>
      </w:r>
      <w:proofErr w:type="spellStart"/>
      <w:r>
        <w:t>EGit</w:t>
      </w:r>
      <w:bookmarkEnd w:id="9"/>
      <w:proofErr w:type="spellEnd"/>
    </w:p>
    <w:p w:rsidR="00EF53A7" w:rsidRDefault="00FC3AA7" w:rsidP="00EF53A7">
      <w:r>
        <w:t xml:space="preserve">Installing </w:t>
      </w:r>
      <w:proofErr w:type="spellStart"/>
      <w:r>
        <w:t>EGit</w:t>
      </w:r>
      <w:proofErr w:type="spellEnd"/>
      <w:r>
        <w:t xml:space="preserve"> is very easy from within the Eclipse IDE.  Navigate to “Help” on the menu bar and then “Eclipse Marketplace.”  Once this loads, search for “</w:t>
      </w:r>
      <w:proofErr w:type="spellStart"/>
      <w:r>
        <w:t>EGit</w:t>
      </w:r>
      <w:proofErr w:type="spellEnd"/>
      <w:r>
        <w:t>”</w:t>
      </w:r>
      <w:r w:rsidR="00DE1544">
        <w:t xml:space="preserve"> and click the “Install” button. (I realize that my image shows an “Uninstall” button; that’s because I already have it installed.  If you don’t have it installed your button will say “Install.”)  Click through the installation, accepting the various agreements.  Once finished, Eclipse will require a restart.  After restarting you will have </w:t>
      </w:r>
      <w:proofErr w:type="spellStart"/>
      <w:r w:rsidR="00DE1544">
        <w:t>EGit</w:t>
      </w:r>
      <w:proofErr w:type="spellEnd"/>
      <w:r w:rsidR="00DE1544">
        <w:t xml:space="preserve"> installed.</w:t>
      </w:r>
    </w:p>
    <w:p w:rsidR="00F80D7B" w:rsidRDefault="00F80D7B" w:rsidP="00F80D7B">
      <w:pPr>
        <w:pStyle w:val="Heading2"/>
      </w:pPr>
      <w:bookmarkStart w:id="10" w:name="_Toc379532229"/>
      <w:r>
        <w:t>Installing V</w:t>
      </w:r>
      <w:r w:rsidR="00ED2BD4">
        <w:t xml:space="preserve">isual </w:t>
      </w:r>
      <w:r>
        <w:t>M</w:t>
      </w:r>
      <w:r w:rsidR="00ED2BD4">
        <w:t xml:space="preserve">olecular </w:t>
      </w:r>
      <w:r>
        <w:t>D</w:t>
      </w:r>
      <w:r w:rsidR="00ED2BD4">
        <w:t>ynamics (VMD) for viewing the simulated crystals</w:t>
      </w:r>
      <w:bookmarkEnd w:id="10"/>
    </w:p>
    <w:p w:rsidR="00ED2BD4" w:rsidRDefault="00ED2BD4" w:rsidP="00F80D7B">
      <w:r>
        <w:t xml:space="preserve">Download VMD here: </w:t>
      </w:r>
      <w:hyperlink r:id="rId21" w:history="1">
        <w:r w:rsidRPr="00D45191">
          <w:rPr>
            <w:rStyle w:val="Hyperlink"/>
          </w:rPr>
          <w:t>http://www.ks.uiuc.edu/Development/Download/download.cgi?PackageName=VMD</w:t>
        </w:r>
      </w:hyperlink>
      <w:r>
        <w:t xml:space="preserve"> </w:t>
      </w:r>
    </w:p>
    <w:p w:rsidR="00ED2BD4" w:rsidRDefault="00ED2BD4" w:rsidP="00F80D7B">
      <w:r>
        <w:t>Install it by double clicking on the downloaded executable (in Windows).</w:t>
      </w:r>
    </w:p>
    <w:p w:rsidR="00ED196A" w:rsidRDefault="00ED196A" w:rsidP="00ED196A">
      <w:pPr>
        <w:pStyle w:val="Heading3"/>
      </w:pPr>
      <w:bookmarkStart w:id="11" w:name="_Ref379471392"/>
      <w:bookmarkStart w:id="12" w:name="_Toc379532230"/>
      <w:r>
        <w:t xml:space="preserve">Loading structures </w:t>
      </w:r>
      <w:r w:rsidR="004871F0">
        <w:t xml:space="preserve">and movies </w:t>
      </w:r>
      <w:r>
        <w:t>with VMD</w:t>
      </w:r>
      <w:bookmarkEnd w:id="11"/>
      <w:bookmarkEnd w:id="12"/>
    </w:p>
    <w:p w:rsidR="00ED196A" w:rsidRDefault="006C70C3" w:rsidP="00ED196A">
      <w:r>
        <w:t>Simulation structures are located in the folder at: [output directory]</w:t>
      </w:r>
      <w:proofErr w:type="gramStart"/>
      <w:r>
        <w:t>\[</w:t>
      </w:r>
      <w:proofErr w:type="gramEnd"/>
      <w:r>
        <w:t>simulation name] – structures\, where the square brackets denote a variable defined in the UI.  The structures are all .xyz files</w:t>
      </w:r>
      <w:r w:rsidR="00B911FB">
        <w:t xml:space="preserve"> (see </w:t>
      </w:r>
      <w:r w:rsidR="00B911FB">
        <w:fldChar w:fldCharType="begin"/>
      </w:r>
      <w:r w:rsidR="00B911FB">
        <w:instrText xml:space="preserve"> REF _Ref379526746 \h </w:instrText>
      </w:r>
      <w:r w:rsidR="00B911FB">
        <w:fldChar w:fldCharType="separate"/>
      </w:r>
      <w:r w:rsidR="00F61CFF">
        <w:t>.xyz files (Structures)</w:t>
      </w:r>
      <w:r w:rsidR="00B911FB">
        <w:fldChar w:fldCharType="end"/>
      </w:r>
      <w:r w:rsidR="00B911FB">
        <w:t xml:space="preserve"> on page </w:t>
      </w:r>
      <w:r w:rsidR="00B911FB">
        <w:fldChar w:fldCharType="begin"/>
      </w:r>
      <w:r w:rsidR="00B911FB">
        <w:instrText xml:space="preserve"> PAGEREF _Ref379526746 \h </w:instrText>
      </w:r>
      <w:r w:rsidR="00B911FB">
        <w:fldChar w:fldCharType="separate"/>
      </w:r>
      <w:r w:rsidR="00F61CFF">
        <w:rPr>
          <w:noProof/>
        </w:rPr>
        <w:t>17</w:t>
      </w:r>
      <w:r w:rsidR="00B911FB">
        <w:fldChar w:fldCharType="end"/>
      </w:r>
      <w:r w:rsidR="00B911FB">
        <w:t xml:space="preserve">).  To load these files with VMD, begin by opening the program.  Once it has loaded (3 new windows should appear), click File-&gt;New Molecule on the VMD Main window, </w:t>
      </w:r>
      <w:r w:rsidR="00B911FB">
        <w:fldChar w:fldCharType="begin"/>
      </w:r>
      <w:r w:rsidR="00B911FB">
        <w:instrText xml:space="preserve"> REF _Ref379526856 \h </w:instrText>
      </w:r>
      <w:r w:rsidR="00B911FB">
        <w:fldChar w:fldCharType="separate"/>
      </w:r>
      <w:r w:rsidR="00F61CFF">
        <w:t xml:space="preserve">Figure </w:t>
      </w:r>
      <w:r w:rsidR="00F61CFF">
        <w:rPr>
          <w:noProof/>
        </w:rPr>
        <w:t>5</w:t>
      </w:r>
      <w:r w:rsidR="00B911FB">
        <w:fldChar w:fldCharType="end"/>
      </w:r>
      <w:r w:rsidR="00B911FB">
        <w:t>.</w:t>
      </w:r>
    </w:p>
    <w:p w:rsidR="00B911FB" w:rsidRDefault="00B911FB" w:rsidP="00B911FB">
      <w:pPr>
        <w:pStyle w:val="Caption"/>
        <w:jc w:val="center"/>
      </w:pPr>
      <w:r>
        <w:rPr>
          <w:noProof/>
        </w:rPr>
        <w:drawing>
          <wp:inline distT="0" distB="0" distL="0" distR="0" wp14:anchorId="60C28F5C" wp14:editId="2302AA32">
            <wp:extent cx="4629150" cy="2171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29150" cy="2171700"/>
                    </a:xfrm>
                    <a:prstGeom prst="rect">
                      <a:avLst/>
                    </a:prstGeom>
                  </pic:spPr>
                </pic:pic>
              </a:graphicData>
            </a:graphic>
          </wp:inline>
        </w:drawing>
      </w:r>
    </w:p>
    <w:p w:rsidR="00B911FB" w:rsidRDefault="00B911FB" w:rsidP="00B911FB">
      <w:pPr>
        <w:pStyle w:val="Caption"/>
        <w:jc w:val="center"/>
      </w:pPr>
      <w:bookmarkStart w:id="13" w:name="_Ref379526856"/>
      <w:r>
        <w:t xml:space="preserve">Figure </w:t>
      </w:r>
      <w:fldSimple w:instr=" SEQ Figure \* ARABIC ">
        <w:r w:rsidR="00F61CFF">
          <w:rPr>
            <w:noProof/>
          </w:rPr>
          <w:t>5</w:t>
        </w:r>
      </w:fldSimple>
      <w:bookmarkEnd w:id="13"/>
      <w:r>
        <w:t>. Main VMD Window.</w:t>
      </w:r>
    </w:p>
    <w:p w:rsidR="00B911FB" w:rsidRDefault="00B911FB" w:rsidP="00B911FB">
      <w:r>
        <w:t xml:space="preserve">This will open up a new window, the “Molecule File Browser,” </w:t>
      </w:r>
      <w:r>
        <w:fldChar w:fldCharType="begin"/>
      </w:r>
      <w:r>
        <w:instrText xml:space="preserve"> REF _Ref379526919 \h </w:instrText>
      </w:r>
      <w:r>
        <w:fldChar w:fldCharType="separate"/>
      </w:r>
      <w:r w:rsidR="00F61CFF">
        <w:t xml:space="preserve">Figure </w:t>
      </w:r>
      <w:r w:rsidR="00F61CFF">
        <w:rPr>
          <w:noProof/>
        </w:rPr>
        <w:t>6</w:t>
      </w:r>
      <w:r>
        <w:fldChar w:fldCharType="end"/>
      </w:r>
      <w:r>
        <w:t>.  On this window, click “Browse” and locate the .xyz file that you wish to load.  Once you find the file you want and return to the “Molecule File Browser,” click “Load” and your file will be loaded into memory and you should see something appear in the “VMD Display” window</w:t>
      </w:r>
      <w:proofErr w:type="gramStart"/>
      <w:r>
        <w:t xml:space="preserve">,  </w:t>
      </w:r>
      <w:proofErr w:type="gramEnd"/>
      <w:r w:rsidR="005426B7">
        <w:fldChar w:fldCharType="begin"/>
      </w:r>
      <w:r w:rsidR="005426B7">
        <w:instrText xml:space="preserve"> REF _Ref379527098 \h </w:instrText>
      </w:r>
      <w:r w:rsidR="005426B7">
        <w:fldChar w:fldCharType="separate"/>
      </w:r>
      <w:r w:rsidR="00F61CFF">
        <w:t xml:space="preserve">Figure </w:t>
      </w:r>
      <w:r w:rsidR="00F61CFF">
        <w:rPr>
          <w:noProof/>
        </w:rPr>
        <w:t>7</w:t>
      </w:r>
      <w:r w:rsidR="005426B7">
        <w:fldChar w:fldCharType="end"/>
      </w:r>
      <w:r w:rsidR="005426B7">
        <w:t>.</w:t>
      </w:r>
    </w:p>
    <w:p w:rsidR="00B911FB" w:rsidRDefault="00B911FB" w:rsidP="00B911FB">
      <w:pPr>
        <w:pStyle w:val="Caption"/>
        <w:jc w:val="center"/>
      </w:pPr>
      <w:r>
        <w:rPr>
          <w:noProof/>
        </w:rPr>
        <w:drawing>
          <wp:inline distT="0" distB="0" distL="0" distR="0" wp14:anchorId="569D8FAB" wp14:editId="759D76D9">
            <wp:extent cx="443865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38650" cy="2743200"/>
                    </a:xfrm>
                    <a:prstGeom prst="rect">
                      <a:avLst/>
                    </a:prstGeom>
                  </pic:spPr>
                </pic:pic>
              </a:graphicData>
            </a:graphic>
          </wp:inline>
        </w:drawing>
      </w:r>
    </w:p>
    <w:p w:rsidR="00B911FB" w:rsidRDefault="00B911FB" w:rsidP="00B911FB">
      <w:pPr>
        <w:pStyle w:val="Caption"/>
        <w:jc w:val="center"/>
      </w:pPr>
      <w:bookmarkStart w:id="14" w:name="_Ref379526919"/>
      <w:r>
        <w:t xml:space="preserve">Figure </w:t>
      </w:r>
      <w:fldSimple w:instr=" SEQ Figure \* ARABIC ">
        <w:r w:rsidR="00F61CFF">
          <w:rPr>
            <w:noProof/>
          </w:rPr>
          <w:t>6</w:t>
        </w:r>
      </w:fldSimple>
      <w:bookmarkEnd w:id="14"/>
      <w:r>
        <w:t>. VMD window that allows the user to load a file.</w:t>
      </w:r>
    </w:p>
    <w:p w:rsidR="00B911FB" w:rsidRDefault="00B9746B" w:rsidP="00B9746B">
      <w:pPr>
        <w:keepNext/>
      </w:pPr>
      <w:r>
        <w:rPr>
          <w:noProof/>
        </w:rPr>
        <w:drawing>
          <wp:inline distT="0" distB="0" distL="0" distR="0" wp14:anchorId="095820F5" wp14:editId="4A103130">
            <wp:extent cx="5943600" cy="371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14750"/>
                    </a:xfrm>
                    <a:prstGeom prst="rect">
                      <a:avLst/>
                    </a:prstGeom>
                  </pic:spPr>
                </pic:pic>
              </a:graphicData>
            </a:graphic>
          </wp:inline>
        </w:drawing>
      </w:r>
    </w:p>
    <w:p w:rsidR="00B911FB" w:rsidRDefault="00B911FB" w:rsidP="00B911FB">
      <w:pPr>
        <w:pStyle w:val="Caption"/>
        <w:jc w:val="center"/>
      </w:pPr>
      <w:bookmarkStart w:id="15" w:name="_Ref379527098"/>
      <w:r>
        <w:t xml:space="preserve">Figure </w:t>
      </w:r>
      <w:fldSimple w:instr=" SEQ Figure \* ARABIC ">
        <w:r w:rsidR="00F61CFF">
          <w:rPr>
            <w:noProof/>
          </w:rPr>
          <w:t>7</w:t>
        </w:r>
      </w:fldSimple>
      <w:bookmarkEnd w:id="15"/>
      <w:r>
        <w:t xml:space="preserve">. VMD display window showing the final </w:t>
      </w:r>
      <w:r w:rsidR="00B9746B">
        <w:t xml:space="preserve">exploded </w:t>
      </w:r>
      <w:r>
        <w:t xml:space="preserve">crystallite arrangement </w:t>
      </w:r>
      <w:r w:rsidR="00B9746B">
        <w:t>from</w:t>
      </w:r>
      <w:r>
        <w:t xml:space="preserve"> a crystallization simulation. </w:t>
      </w:r>
    </w:p>
    <w:p w:rsidR="00B9746B" w:rsidRDefault="00B9746B" w:rsidP="00915534">
      <w:r>
        <w:t>When you first load a .xyz file from the crystallization simulation, the VMD window will display a variety of colored lines.  This is not a helpful view from which to understand your crystallization simulation output, but not to worry!</w:t>
      </w:r>
      <w:r w:rsidR="005C4DF0">
        <w:t xml:space="preserve">  Your “VMD Main” window will now be populated with various things, as explained in </w:t>
      </w:r>
      <w:r w:rsidR="005C4DF0">
        <w:fldChar w:fldCharType="begin"/>
      </w:r>
      <w:r w:rsidR="005C4DF0">
        <w:instrText xml:space="preserve"> REF _Ref379530525 \h </w:instrText>
      </w:r>
      <w:r w:rsidR="005C4DF0">
        <w:fldChar w:fldCharType="separate"/>
      </w:r>
      <w:r w:rsidR="00F61CFF">
        <w:t xml:space="preserve">Figure </w:t>
      </w:r>
      <w:r w:rsidR="00F61CFF">
        <w:rPr>
          <w:noProof/>
        </w:rPr>
        <w:t>8</w:t>
      </w:r>
      <w:r w:rsidR="005C4DF0">
        <w:fldChar w:fldCharType="end"/>
      </w:r>
      <w:r w:rsidR="005C4DF0">
        <w:t>.</w:t>
      </w:r>
      <w:r w:rsidR="00A579C7">
        <w:t xml:space="preserve">  </w:t>
      </w:r>
    </w:p>
    <w:p w:rsidR="00B9746B" w:rsidRDefault="00B9746B" w:rsidP="00B9746B">
      <w:pPr>
        <w:jc w:val="center"/>
      </w:pPr>
      <w:r>
        <w:rPr>
          <w:noProof/>
        </w:rPr>
        <w:drawing>
          <wp:inline distT="0" distB="0" distL="0" distR="0" wp14:anchorId="5729CBA8" wp14:editId="7976C9C3">
            <wp:extent cx="5091350" cy="223324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0696" cy="2250503"/>
                    </a:xfrm>
                    <a:prstGeom prst="rect">
                      <a:avLst/>
                    </a:prstGeom>
                    <a:noFill/>
                  </pic:spPr>
                </pic:pic>
              </a:graphicData>
            </a:graphic>
          </wp:inline>
        </w:drawing>
      </w:r>
    </w:p>
    <w:p w:rsidR="00B9746B" w:rsidRDefault="00B9746B" w:rsidP="00B9746B">
      <w:pPr>
        <w:pStyle w:val="Caption"/>
        <w:jc w:val="center"/>
      </w:pPr>
      <w:bookmarkStart w:id="16" w:name="_Ref379530525"/>
      <w:r>
        <w:t xml:space="preserve">Figure </w:t>
      </w:r>
      <w:fldSimple w:instr=" SEQ Figure \* ARABIC ">
        <w:r w:rsidR="00F61CFF">
          <w:rPr>
            <w:noProof/>
          </w:rPr>
          <w:t>8</w:t>
        </w:r>
      </w:fldSimple>
      <w:bookmarkEnd w:id="16"/>
      <w:r>
        <w:t>. Explanation of “VMD Main” window after loading a crystallization simulation structure.</w:t>
      </w:r>
    </w:p>
    <w:p w:rsidR="00A579C7" w:rsidRDefault="00A579C7" w:rsidP="00A579C7">
      <w:r>
        <w:t xml:space="preserve">With the VMD display window and the “VMD Main” window visible, drag the main slider bar back and forth and you will see the VMD display window change.  The default VMD method of displaying these crystals is not necessarily ideal so make the following changes as pictorially displayed in Figure xxx to Figure </w:t>
      </w:r>
      <w:proofErr w:type="spellStart"/>
      <w:r>
        <w:t>yyy</w:t>
      </w:r>
      <w:proofErr w:type="spellEnd"/>
      <w:r>
        <w:t>.</w:t>
      </w:r>
    </w:p>
    <w:p w:rsidR="00A579C7" w:rsidRDefault="00A579C7" w:rsidP="00A579C7">
      <w:pPr>
        <w:pStyle w:val="Caption"/>
        <w:jc w:val="center"/>
      </w:pPr>
      <w:r>
        <w:rPr>
          <w:noProof/>
        </w:rPr>
        <w:drawing>
          <wp:inline distT="0" distB="0" distL="0" distR="0" wp14:anchorId="3638FC86" wp14:editId="433C5E32">
            <wp:extent cx="4629150" cy="2171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29150" cy="2171700"/>
                    </a:xfrm>
                    <a:prstGeom prst="rect">
                      <a:avLst/>
                    </a:prstGeom>
                  </pic:spPr>
                </pic:pic>
              </a:graphicData>
            </a:graphic>
          </wp:inline>
        </w:drawing>
      </w:r>
    </w:p>
    <w:p w:rsidR="00A579C7" w:rsidRDefault="00A579C7" w:rsidP="00A579C7">
      <w:pPr>
        <w:pStyle w:val="Caption"/>
        <w:jc w:val="center"/>
      </w:pPr>
      <w:r>
        <w:t xml:space="preserve">Figure </w:t>
      </w:r>
      <w:fldSimple w:instr=" SEQ Figure \* ARABIC ">
        <w:r w:rsidR="00F61CFF">
          <w:rPr>
            <w:noProof/>
          </w:rPr>
          <w:t>9</w:t>
        </w:r>
      </w:fldSimple>
      <w:r>
        <w:t>. Change the Display mode to Orthographic</w:t>
      </w:r>
    </w:p>
    <w:p w:rsidR="00A579C7" w:rsidRPr="00A579C7" w:rsidRDefault="00A579C7" w:rsidP="00A579C7">
      <w:r>
        <w:t xml:space="preserve">Click Graphics -&gt; Representations and a new window will pop up, </w:t>
      </w:r>
    </w:p>
    <w:p w:rsidR="00A579C7" w:rsidRDefault="00A579C7" w:rsidP="00A579C7">
      <w:pPr>
        <w:jc w:val="center"/>
      </w:pPr>
      <w:r>
        <w:rPr>
          <w:noProof/>
        </w:rPr>
        <w:drawing>
          <wp:inline distT="0" distB="0" distL="0" distR="0" wp14:anchorId="661428C7">
            <wp:extent cx="3259676" cy="393562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2428" cy="3938949"/>
                    </a:xfrm>
                    <a:prstGeom prst="rect">
                      <a:avLst/>
                    </a:prstGeom>
                    <a:noFill/>
                  </pic:spPr>
                </pic:pic>
              </a:graphicData>
            </a:graphic>
          </wp:inline>
        </w:drawing>
      </w:r>
    </w:p>
    <w:p w:rsidR="00A579C7" w:rsidRPr="00915534" w:rsidRDefault="00A579C7" w:rsidP="00A579C7">
      <w:pPr>
        <w:pStyle w:val="Caption"/>
        <w:jc w:val="center"/>
      </w:pPr>
      <w:r>
        <w:t xml:space="preserve">Figure </w:t>
      </w:r>
      <w:fldSimple w:instr=" SEQ Figure \* ARABIC ">
        <w:r w:rsidR="00F61CFF">
          <w:rPr>
            <w:noProof/>
          </w:rPr>
          <w:t>10</w:t>
        </w:r>
      </w:fldSimple>
      <w:r>
        <w:t>. Changes to make to the plotting method to make the simulated sample volume more easily visible.</w:t>
      </w:r>
    </w:p>
    <w:p w:rsidR="003C149F" w:rsidRPr="003C149F" w:rsidRDefault="004871F0" w:rsidP="003C149F">
      <w:r>
        <w:t>At this point, you should be able to easily visualize your simulated sample volume with different crystals having different colors.  You can view individual crystallites by changing the “Selected Atoms” line from “all” to something like “name H”.  This will show the first crystallite that nucleated.  “</w:t>
      </w:r>
      <w:proofErr w:type="gramStart"/>
      <w:r>
        <w:t>name</w:t>
      </w:r>
      <w:proofErr w:type="gramEnd"/>
      <w:r>
        <w:t xml:space="preserve"> He” will display the second crystallite. “</w:t>
      </w:r>
      <w:proofErr w:type="gramStart"/>
      <w:r>
        <w:t>name</w:t>
      </w:r>
      <w:proofErr w:type="gramEnd"/>
      <w:r>
        <w:t xml:space="preserve"> H He B” will display the first, second and fifth crystallites that nucleated.</w:t>
      </w:r>
      <w:r w:rsidRPr="00A579C7">
        <w:t xml:space="preserve"> </w:t>
      </w:r>
    </w:p>
    <w:p w:rsidR="00EA7881" w:rsidRDefault="00EA7881" w:rsidP="00EA7881">
      <w:pPr>
        <w:pStyle w:val="Heading1"/>
      </w:pPr>
      <w:bookmarkStart w:id="17" w:name="_Toc379532231"/>
      <w:r>
        <w:t>Explanation of Simulation Parameters</w:t>
      </w:r>
      <w:bookmarkEnd w:id="17"/>
    </w:p>
    <w:p w:rsidR="00EA7881" w:rsidRDefault="00EA7881" w:rsidP="00EA7881">
      <w:r>
        <w:t xml:space="preserve">The </w:t>
      </w:r>
      <w:proofErr w:type="spellStart"/>
      <w:r>
        <w:t>CrystalSim</w:t>
      </w:r>
      <w:proofErr w:type="spellEnd"/>
      <w:r>
        <w:t xml:space="preserve"> GUI consists of three main panels: modify-able simulation parameters, a list of the current simulation parameters, and a message box at the bottom of the screen where relevant output is visible, as shown in </w:t>
      </w:r>
      <w:r>
        <w:fldChar w:fldCharType="begin"/>
      </w:r>
      <w:r>
        <w:instrText xml:space="preserve"> REF _Ref379211265 \h </w:instrText>
      </w:r>
      <w:r>
        <w:fldChar w:fldCharType="separate"/>
      </w:r>
      <w:r w:rsidR="00F61CFF">
        <w:t xml:space="preserve">Figure </w:t>
      </w:r>
      <w:r w:rsidR="00F61CFF">
        <w:rPr>
          <w:noProof/>
        </w:rPr>
        <w:t>11</w:t>
      </w:r>
      <w:r>
        <w:fldChar w:fldCharType="end"/>
      </w:r>
      <w:r>
        <w:t>.  The list of current simulation parameters will auto-update as the toggle-able parameters in the modify-able simulation parameters window are changed, and the changed parameter will be noted in the message box.</w:t>
      </w:r>
      <w:r w:rsidR="00E22F8C">
        <w:t xml:space="preserve">  The simulation parameters are further delineated by color in </w:t>
      </w:r>
      <w:r w:rsidR="00E22F8C">
        <w:fldChar w:fldCharType="begin"/>
      </w:r>
      <w:r w:rsidR="00E22F8C">
        <w:instrText xml:space="preserve"> REF _Ref379212577 \h </w:instrText>
      </w:r>
      <w:r w:rsidR="00E22F8C">
        <w:fldChar w:fldCharType="separate"/>
      </w:r>
      <w:r w:rsidR="00F61CFF">
        <w:t xml:space="preserve">Figure </w:t>
      </w:r>
      <w:r w:rsidR="00F61CFF">
        <w:rPr>
          <w:noProof/>
        </w:rPr>
        <w:t>12</w:t>
      </w:r>
      <w:r w:rsidR="00E22F8C">
        <w:fldChar w:fldCharType="end"/>
      </w:r>
      <w:r w:rsidR="00E22F8C">
        <w:t xml:space="preserve"> and described subsequently.</w:t>
      </w:r>
    </w:p>
    <w:p w:rsidR="00EA7881" w:rsidRDefault="009B5E7C" w:rsidP="009B5E7C">
      <w:pPr>
        <w:keepNext/>
      </w:pPr>
      <w:r>
        <w:rPr>
          <w:noProof/>
        </w:rPr>
        <w:drawing>
          <wp:inline distT="0" distB="0" distL="0" distR="0" wp14:anchorId="1FEE9585" wp14:editId="1EEAC172">
            <wp:extent cx="5846445" cy="457835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46445" cy="4578350"/>
                    </a:xfrm>
                    <a:prstGeom prst="rect">
                      <a:avLst/>
                    </a:prstGeom>
                    <a:noFill/>
                  </pic:spPr>
                </pic:pic>
              </a:graphicData>
            </a:graphic>
          </wp:inline>
        </w:drawing>
      </w:r>
    </w:p>
    <w:p w:rsidR="00EA7881" w:rsidRDefault="00EA7881" w:rsidP="009B5E7C">
      <w:pPr>
        <w:pStyle w:val="Caption"/>
        <w:jc w:val="center"/>
      </w:pPr>
      <w:bookmarkStart w:id="18" w:name="_Ref379211265"/>
      <w:r>
        <w:t xml:space="preserve">Figure </w:t>
      </w:r>
      <w:fldSimple w:instr=" SEQ Figure \* ARABIC ">
        <w:r w:rsidR="00F61CFF">
          <w:rPr>
            <w:noProof/>
          </w:rPr>
          <w:t>11</w:t>
        </w:r>
      </w:fldSimple>
      <w:bookmarkEnd w:id="18"/>
      <w:r>
        <w:t>. Three main sections of the UI highlighted in color.</w:t>
      </w:r>
    </w:p>
    <w:p w:rsidR="00853592" w:rsidRDefault="009B5E7C" w:rsidP="005D1194">
      <w:pPr>
        <w:jc w:val="center"/>
      </w:pPr>
      <w:r>
        <w:rPr>
          <w:noProof/>
        </w:rPr>
        <w:drawing>
          <wp:inline distT="0" distB="0" distL="0" distR="0" wp14:anchorId="2F0BF9BF" wp14:editId="7978EB3A">
            <wp:extent cx="5846445" cy="45783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6445" cy="4578350"/>
                    </a:xfrm>
                    <a:prstGeom prst="rect">
                      <a:avLst/>
                    </a:prstGeom>
                    <a:noFill/>
                  </pic:spPr>
                </pic:pic>
              </a:graphicData>
            </a:graphic>
          </wp:inline>
        </w:drawing>
      </w:r>
    </w:p>
    <w:p w:rsidR="00853592" w:rsidRDefault="00853592" w:rsidP="00853592">
      <w:pPr>
        <w:pStyle w:val="Caption"/>
      </w:pPr>
      <w:bookmarkStart w:id="19" w:name="_Ref379212577"/>
      <w:r>
        <w:t xml:space="preserve">Figure </w:t>
      </w:r>
      <w:fldSimple w:instr=" SEQ Figure \* ARABIC ">
        <w:r w:rsidR="00F61CFF">
          <w:rPr>
            <w:noProof/>
          </w:rPr>
          <w:t>12</w:t>
        </w:r>
      </w:fldSimple>
      <w:bookmarkEnd w:id="19"/>
      <w:r>
        <w:t>.  Simulation parameters grouped by color.</w:t>
      </w:r>
    </w:p>
    <w:p w:rsidR="002C32D7" w:rsidRDefault="009B5E7C" w:rsidP="005D1194">
      <w:pPr>
        <w:pStyle w:val="Caption"/>
        <w:jc w:val="center"/>
      </w:pPr>
      <w:r w:rsidRPr="009B5E7C">
        <w:rPr>
          <w:noProof/>
        </w:rPr>
        <w:drawing>
          <wp:inline distT="0" distB="0" distL="0" distR="0" wp14:anchorId="2EE4FDEB" wp14:editId="21EDDEF0">
            <wp:extent cx="5970404" cy="1291086"/>
            <wp:effectExtent l="0" t="0" r="0" b="444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9"/>
                    <a:srcRect l="705" t="5703" r="40988" b="78182"/>
                    <a:stretch/>
                  </pic:blipFill>
                  <pic:spPr>
                    <a:xfrm>
                      <a:off x="0" y="0"/>
                      <a:ext cx="6007994" cy="1299215"/>
                    </a:xfrm>
                    <a:prstGeom prst="rect">
                      <a:avLst/>
                    </a:prstGeom>
                  </pic:spPr>
                </pic:pic>
              </a:graphicData>
            </a:graphic>
          </wp:inline>
        </w:drawing>
      </w:r>
    </w:p>
    <w:p w:rsidR="002C32D7" w:rsidRPr="002C32D7" w:rsidRDefault="002C32D7" w:rsidP="002C32D7">
      <w:pPr>
        <w:pStyle w:val="Caption"/>
      </w:pPr>
      <w:bookmarkStart w:id="20" w:name="_Ref379212860"/>
      <w:r>
        <w:t xml:space="preserve">Figure </w:t>
      </w:r>
      <w:fldSimple w:instr=" SEQ Figure \* ARABIC ">
        <w:r w:rsidR="00F61CFF">
          <w:rPr>
            <w:noProof/>
          </w:rPr>
          <w:t>13</w:t>
        </w:r>
      </w:fldSimple>
      <w:bookmarkEnd w:id="20"/>
      <w:r>
        <w:t>. Nucleation and growth parameters grouped by color.</w:t>
      </w:r>
    </w:p>
    <w:p w:rsidR="00900FD2" w:rsidRDefault="00900FD2" w:rsidP="00900FD2">
      <w:pPr>
        <w:pStyle w:val="Heading2"/>
      </w:pPr>
      <w:bookmarkStart w:id="21" w:name="_Toc379532232"/>
      <w:r>
        <w:t>Nucleation and Growth Parameters</w:t>
      </w:r>
      <w:r w:rsidR="000B7DBF">
        <w:t xml:space="preserve"> -- </w:t>
      </w:r>
      <w:r w:rsidR="000B7DBF">
        <w:fldChar w:fldCharType="begin"/>
      </w:r>
      <w:r w:rsidR="000B7DBF">
        <w:instrText xml:space="preserve"> REF _Ref379212860 \h </w:instrText>
      </w:r>
      <w:r w:rsidR="000B7DBF">
        <w:fldChar w:fldCharType="separate"/>
      </w:r>
      <w:r w:rsidR="00F61CFF">
        <w:t xml:space="preserve">Figure </w:t>
      </w:r>
      <w:r w:rsidR="00F61CFF">
        <w:rPr>
          <w:noProof/>
        </w:rPr>
        <w:t>13</w:t>
      </w:r>
      <w:bookmarkEnd w:id="21"/>
      <w:r w:rsidR="000B7DBF">
        <w:fldChar w:fldCharType="end"/>
      </w:r>
    </w:p>
    <w:p w:rsidR="006951BE" w:rsidRDefault="006951BE" w:rsidP="006951BE">
      <w:pPr>
        <w:pStyle w:val="Heading3"/>
      </w:pPr>
      <w:bookmarkStart w:id="22" w:name="_Toc379532233"/>
      <w:r>
        <w:t>Crystal Shape</w:t>
      </w:r>
      <w:bookmarkEnd w:id="22"/>
    </w:p>
    <w:p w:rsidR="006951BE" w:rsidRDefault="006951BE" w:rsidP="002C32D7">
      <w:r>
        <w:t>There are five options for the shape of the crystallites to be grown in the simulation:</w:t>
      </w:r>
      <w:r w:rsidR="002C32D7">
        <w:t xml:space="preserve"> Spherical, Cylindrical, Cubic, Tetragonal and Orthorhombic.  </w:t>
      </w:r>
    </w:p>
    <w:p w:rsidR="006951BE" w:rsidRDefault="006951BE" w:rsidP="006951BE">
      <w:pPr>
        <w:pStyle w:val="Heading3"/>
      </w:pPr>
      <w:bookmarkStart w:id="23" w:name="_Ref379470644"/>
      <w:bookmarkStart w:id="24" w:name="_Ref379470667"/>
      <w:bookmarkStart w:id="25" w:name="_Toc379532234"/>
      <w:r>
        <w:t>Axial Growth Velocity</w:t>
      </w:r>
      <w:bookmarkEnd w:id="23"/>
      <w:bookmarkEnd w:id="24"/>
      <w:bookmarkEnd w:id="25"/>
    </w:p>
    <w:p w:rsidR="006951BE" w:rsidRDefault="002C32D7" w:rsidP="006951BE">
      <w:r>
        <w:t>Based on the radio button that is selected</w:t>
      </w:r>
      <w:r w:rsidR="006951BE">
        <w:t xml:space="preserve"> for the crystal shape</w:t>
      </w:r>
      <w:r>
        <w:t xml:space="preserve">, the appropriate axial growth velocities, in green, will be editable.  The axial growth velocity is the number of distance units that each axis increases during one unit time.  One distance unit is the distance between two </w:t>
      </w:r>
      <w:r w:rsidR="00587179">
        <w:t xml:space="preserve">of the simple cubic </w:t>
      </w:r>
      <w:r>
        <w:t>lattice points.</w:t>
      </w:r>
    </w:p>
    <w:p w:rsidR="006951BE" w:rsidRDefault="006951BE" w:rsidP="006951BE">
      <w:pPr>
        <w:pStyle w:val="Heading3"/>
      </w:pPr>
      <w:bookmarkStart w:id="26" w:name="_Toc379532235"/>
      <w:r>
        <w:t>Nucleation</w:t>
      </w:r>
      <w:bookmarkEnd w:id="26"/>
    </w:p>
    <w:p w:rsidR="00F8599B" w:rsidRDefault="009C71F0" w:rsidP="006951BE">
      <w:r>
        <w:t>The sample will be “seeded” with the “</w:t>
      </w:r>
      <w:r w:rsidRPr="00F8599B">
        <w:rPr>
          <w:b/>
        </w:rPr>
        <w:t>Initial number of seed crystals</w:t>
      </w:r>
      <w:r w:rsidR="0097470E">
        <w:rPr>
          <w:b/>
        </w:rPr>
        <w:t>.</w:t>
      </w:r>
      <w:r>
        <w:t>”</w:t>
      </w:r>
      <w:r w:rsidR="006D1F84">
        <w:t xml:space="preserve"> </w:t>
      </w:r>
      <w:r w:rsidR="0097470E">
        <w:t>These crystallites are placed in random locations and will begin growing at t=100</w:t>
      </w:r>
      <w:r w:rsidR="00781EAC">
        <w:t xml:space="preserve">.  An initial time of 100 is used because the non-linear fitting algorithm does not behave when fitting parameters drop below zero and </w:t>
      </w:r>
      <w:proofErr w:type="spellStart"/>
      <w:r w:rsidR="00781EAC">
        <w:t>t</w:t>
      </w:r>
      <w:r w:rsidR="00781EAC">
        <w:rPr>
          <w:vertAlign w:val="subscript"/>
        </w:rPr>
        <w:t>init</w:t>
      </w:r>
      <w:proofErr w:type="spellEnd"/>
      <w:r w:rsidR="00781EAC">
        <w:t>=100 is usually sufficient to ensure that the t</w:t>
      </w:r>
      <w:r w:rsidR="00781EAC">
        <w:rPr>
          <w:vertAlign w:val="subscript"/>
        </w:rPr>
        <w:t>0</w:t>
      </w:r>
      <w:r w:rsidR="00781EAC">
        <w:t xml:space="preserve"> fitting parameters do not drop below zero</w:t>
      </w:r>
      <w:r w:rsidR="0097470E">
        <w:t>.</w:t>
      </w:r>
      <w:r w:rsidR="00F8599B">
        <w:t xml:space="preserve">  </w:t>
      </w:r>
    </w:p>
    <w:p w:rsidR="00F8599B" w:rsidRDefault="00F8599B" w:rsidP="006951BE">
      <w:r>
        <w:t>The parameter “</w:t>
      </w:r>
      <w:r w:rsidRPr="00F8599B">
        <w:rPr>
          <w:b/>
        </w:rPr>
        <w:t>Maximum number of crystallites in simulation</w:t>
      </w:r>
      <w:r>
        <w:t xml:space="preserve">” provides an upper bound for the number of crystallites that can grow during a simulation.  After this limit has been reached, no more nucleation will occur.  </w:t>
      </w:r>
    </w:p>
    <w:p w:rsidR="006951BE" w:rsidRPr="00F8599B" w:rsidRDefault="00F8599B" w:rsidP="006951BE">
      <w:pPr>
        <w:rPr>
          <w:b/>
        </w:rPr>
      </w:pPr>
      <w:r>
        <w:t>The “</w:t>
      </w:r>
      <w:r w:rsidRPr="00F8599B">
        <w:rPr>
          <w:b/>
        </w:rPr>
        <w:t>Probability of subsequent nucleation</w:t>
      </w:r>
      <w:r>
        <w:t>” (P</w:t>
      </w:r>
      <w:r w:rsidRPr="00F8599B">
        <w:rPr>
          <w:vertAlign w:val="subscript"/>
        </w:rPr>
        <w:t>nuc</w:t>
      </w:r>
      <w:r>
        <w:t>) parameter provides a method to allow nucleation to occur after the initial nucleation events that occur at t=100.  The value provided in this box is per unit time and is scaled appropriately based on the value provided in the “</w:t>
      </w:r>
      <w:r w:rsidRPr="00F8599B">
        <w:rPr>
          <w:b/>
        </w:rPr>
        <w:t>Time step</w:t>
      </w:r>
      <w:r>
        <w:t xml:space="preserve">” text box, such that the effective nucleation probability is </w:t>
      </w:r>
      <w:proofErr w:type="spellStart"/>
      <w:r>
        <w:t>P</w:t>
      </w:r>
      <w:r w:rsidRPr="00F8599B">
        <w:rPr>
          <w:vertAlign w:val="subscript"/>
        </w:rPr>
        <w:t>eff</w:t>
      </w:r>
      <w:proofErr w:type="spellEnd"/>
      <w:r>
        <w:t xml:space="preserve"> = P</w:t>
      </w:r>
      <w:r>
        <w:rPr>
          <w:vertAlign w:val="subscript"/>
        </w:rPr>
        <w:t>nuc</w:t>
      </w:r>
      <w:r>
        <w:t xml:space="preserve"> × </w:t>
      </w:r>
      <w:proofErr w:type="spellStart"/>
      <w:r>
        <w:t>Δt</w:t>
      </w:r>
      <w:proofErr w:type="spellEnd"/>
      <w:r>
        <w:t xml:space="preserve">.  A random number, R, is generated every time step and compared with </w:t>
      </w:r>
      <w:proofErr w:type="spellStart"/>
      <w:r>
        <w:t>P</w:t>
      </w:r>
      <w:r>
        <w:rPr>
          <w:vertAlign w:val="subscript"/>
        </w:rPr>
        <w:t>eff</w:t>
      </w:r>
      <w:proofErr w:type="spellEnd"/>
      <w:r>
        <w:t xml:space="preserve">.  If R &lt; </w:t>
      </w:r>
      <w:proofErr w:type="spellStart"/>
      <w:r>
        <w:t>P</w:t>
      </w:r>
      <w:r>
        <w:rPr>
          <w:vertAlign w:val="subscript"/>
        </w:rPr>
        <w:t>eff</w:t>
      </w:r>
      <w:proofErr w:type="spellEnd"/>
      <w:r>
        <w:t xml:space="preserve">, then a nucleation event is allowed to occur </w:t>
      </w:r>
      <w:r>
        <w:rPr>
          <w:i/>
        </w:rPr>
        <w:t>in the untransformed volume</w:t>
      </w:r>
      <w:r>
        <w:t xml:space="preserve">.  The nucleated crystallite has an orientation according to the </w:t>
      </w:r>
      <w:r w:rsidRPr="00F8599B">
        <w:rPr>
          <w:b/>
        </w:rPr>
        <w:t>Crystal Orientation</w:t>
      </w:r>
      <w:r>
        <w:t xml:space="preserve"> settings.</w:t>
      </w:r>
    </w:p>
    <w:p w:rsidR="008A0CF3" w:rsidRDefault="008A0CF3" w:rsidP="008A0CF3">
      <w:pPr>
        <w:pStyle w:val="Heading3"/>
      </w:pPr>
      <w:bookmarkStart w:id="27" w:name="_Toc379532236"/>
      <w:r>
        <w:t>Crystal Orientation</w:t>
      </w:r>
      <w:bookmarkEnd w:id="27"/>
    </w:p>
    <w:p w:rsidR="005D1194" w:rsidRDefault="000B7DBF" w:rsidP="008A0CF3">
      <w:r>
        <w:t>The Kolmogorov-Johnson-Mehl-Avrami condensed phase reaction framework</w:t>
      </w:r>
      <w:r w:rsidR="0066744E">
        <w:t xml:space="preserve"> assumes that nucleated crystallites have no preferred orientation, so the default mechanism for determining crystallite orientation is to give them random orientations.  It might be useful in certain cases for the user to be able to provide a set of pre-determined crystal orientations that the system is allowed to choose from.  This functionality has not yet been implemented and if the “</w:t>
      </w:r>
      <w:proofErr w:type="spellStart"/>
      <w:r w:rsidR="0066744E">
        <w:t>SetOfOrientations</w:t>
      </w:r>
      <w:proofErr w:type="spellEnd"/>
      <w:r w:rsidR="0066744E">
        <w:t xml:space="preserve">” radio button is selected this currently results in the crystallites being oriented only along the Cartesian axes in the positive and negative directions, for six total orientations. </w:t>
      </w:r>
    </w:p>
    <w:p w:rsidR="008A0CF3" w:rsidRDefault="00082D0F" w:rsidP="005D1194">
      <w:pPr>
        <w:jc w:val="center"/>
      </w:pPr>
      <w:r w:rsidRPr="00082D0F">
        <w:rPr>
          <w:noProof/>
        </w:rPr>
        <w:drawing>
          <wp:inline distT="0" distB="0" distL="0" distR="0" wp14:anchorId="3D8E6A5D" wp14:editId="1B934F13">
            <wp:extent cx="2714228" cy="1851424"/>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9"/>
                    <a:srcRect l="813" t="22043" r="80742" b="61876"/>
                    <a:stretch/>
                  </pic:blipFill>
                  <pic:spPr>
                    <a:xfrm>
                      <a:off x="0" y="0"/>
                      <a:ext cx="2729191" cy="1861630"/>
                    </a:xfrm>
                    <a:prstGeom prst="rect">
                      <a:avLst/>
                    </a:prstGeom>
                  </pic:spPr>
                </pic:pic>
              </a:graphicData>
            </a:graphic>
          </wp:inline>
        </w:drawing>
      </w:r>
    </w:p>
    <w:p w:rsidR="005D1194" w:rsidRDefault="005D1194" w:rsidP="005D1194">
      <w:pPr>
        <w:pStyle w:val="Caption"/>
        <w:jc w:val="center"/>
      </w:pPr>
      <w:bookmarkStart w:id="28" w:name="_Ref379215302"/>
      <w:r>
        <w:t xml:space="preserve">Figure </w:t>
      </w:r>
      <w:fldSimple w:instr=" SEQ Figure \* ARABIC ">
        <w:r w:rsidR="00F61CFF">
          <w:rPr>
            <w:noProof/>
          </w:rPr>
          <w:t>14</w:t>
        </w:r>
      </w:fldSimple>
      <w:bookmarkEnd w:id="28"/>
      <w:r>
        <w:t>. Parameters controlling the size and shape of the sample</w:t>
      </w:r>
    </w:p>
    <w:p w:rsidR="00900FD2" w:rsidRDefault="00900FD2" w:rsidP="00900FD2">
      <w:pPr>
        <w:pStyle w:val="Heading2"/>
      </w:pPr>
      <w:bookmarkStart w:id="29" w:name="_Toc379532237"/>
      <w:r>
        <w:t>Sample Parameters</w:t>
      </w:r>
      <w:r w:rsidR="00587179">
        <w:t xml:space="preserve"> -- </w:t>
      </w:r>
      <w:r w:rsidR="00587179">
        <w:fldChar w:fldCharType="begin"/>
      </w:r>
      <w:r w:rsidR="00587179">
        <w:instrText xml:space="preserve"> REF _Ref379215302 \h </w:instrText>
      </w:r>
      <w:r w:rsidR="00587179">
        <w:fldChar w:fldCharType="separate"/>
      </w:r>
      <w:r w:rsidR="00F61CFF">
        <w:t xml:space="preserve">Figure </w:t>
      </w:r>
      <w:r w:rsidR="00F61CFF">
        <w:rPr>
          <w:noProof/>
        </w:rPr>
        <w:t>14</w:t>
      </w:r>
      <w:bookmarkEnd w:id="29"/>
      <w:r w:rsidR="00587179">
        <w:fldChar w:fldCharType="end"/>
      </w:r>
    </w:p>
    <w:p w:rsidR="005D1194" w:rsidRDefault="00587179" w:rsidP="00587179">
      <w:r>
        <w:t>The simulation volume is a 3D volume gridded as a simple cubic lattice of size a × b × c.  The shape of this lattice is determined by the radio buttons, currently allowing the sample shape to be Spherical, Cylindrical, Cubic, Tetragonal or Orthorhombic.  Based on the radio button selection, the appropriate axes will be editable.  The total number of lattice points which are inside the sample shape with the specified units is given after “</w:t>
      </w:r>
      <w:proofErr w:type="spellStart"/>
      <w:r>
        <w:t>Vol</w:t>
      </w:r>
      <w:proofErr w:type="spellEnd"/>
      <w:r>
        <w:t xml:space="preserve">:” </w:t>
      </w:r>
    </w:p>
    <w:p w:rsidR="00587179" w:rsidRDefault="00082D0F" w:rsidP="005D1194">
      <w:pPr>
        <w:jc w:val="center"/>
      </w:pPr>
      <w:r w:rsidRPr="00082D0F">
        <w:rPr>
          <w:noProof/>
        </w:rPr>
        <w:drawing>
          <wp:inline distT="0" distB="0" distL="0" distR="0" wp14:anchorId="7D4D44D8" wp14:editId="18571479">
            <wp:extent cx="2558600" cy="993394"/>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rotWithShape="1">
                    <a:blip r:embed="rId9"/>
                    <a:srcRect l="19218" t="24593" r="59284" b="64738"/>
                    <a:stretch/>
                  </pic:blipFill>
                  <pic:spPr>
                    <a:xfrm>
                      <a:off x="0" y="0"/>
                      <a:ext cx="2566362" cy="996408"/>
                    </a:xfrm>
                    <a:prstGeom prst="rect">
                      <a:avLst/>
                    </a:prstGeom>
                  </pic:spPr>
                </pic:pic>
              </a:graphicData>
            </a:graphic>
          </wp:inline>
        </w:drawing>
      </w:r>
    </w:p>
    <w:p w:rsidR="005D1194" w:rsidRDefault="005D1194" w:rsidP="005D1194">
      <w:pPr>
        <w:pStyle w:val="Caption"/>
        <w:jc w:val="center"/>
      </w:pPr>
      <w:bookmarkStart w:id="30" w:name="_Ref379216932"/>
      <w:r>
        <w:t xml:space="preserve">Figure </w:t>
      </w:r>
      <w:fldSimple w:instr=" SEQ Figure \* ARABIC ">
        <w:r w:rsidR="00F61CFF">
          <w:rPr>
            <w:noProof/>
          </w:rPr>
          <w:t>15</w:t>
        </w:r>
      </w:fldSimple>
      <w:bookmarkEnd w:id="30"/>
      <w:r>
        <w:t>. Parameters controlling how the simulation ends.</w:t>
      </w:r>
    </w:p>
    <w:p w:rsidR="00900FD2" w:rsidRDefault="00900FD2" w:rsidP="00900FD2">
      <w:pPr>
        <w:pStyle w:val="Heading2"/>
      </w:pPr>
      <w:bookmarkStart w:id="31" w:name="_Toc379532238"/>
      <w:r>
        <w:t>Termination Condition Parameter</w:t>
      </w:r>
      <w:r w:rsidR="005D1194">
        <w:t xml:space="preserve">s -- </w:t>
      </w:r>
      <w:r w:rsidR="005D1194">
        <w:fldChar w:fldCharType="begin"/>
      </w:r>
      <w:r w:rsidR="005D1194">
        <w:instrText xml:space="preserve"> REF _Ref379216932 \h </w:instrText>
      </w:r>
      <w:r w:rsidR="005D1194">
        <w:fldChar w:fldCharType="separate"/>
      </w:r>
      <w:r w:rsidR="00F61CFF">
        <w:t xml:space="preserve">Figure </w:t>
      </w:r>
      <w:r w:rsidR="00F61CFF">
        <w:rPr>
          <w:noProof/>
        </w:rPr>
        <w:t>15</w:t>
      </w:r>
      <w:bookmarkEnd w:id="31"/>
      <w:r w:rsidR="005D1194">
        <w:fldChar w:fldCharType="end"/>
      </w:r>
    </w:p>
    <w:p w:rsidR="00900FD2" w:rsidRDefault="00587179" w:rsidP="00900FD2">
      <w:r>
        <w:t xml:space="preserve">The user is given the option to specify how the simulation is terminated.  By default, the simulation ends after the entire simulation volume is transformed.  However, there additional selectable options for “Time elapsed” which ends the simulation </w:t>
      </w:r>
      <w:r w:rsidR="00C634F1">
        <w:t>after the specified amount of time has elapsed and also to end the simulation after some number of crystallites have nucleated.  Note that the number of nucleated crystallites also includes the number of crystallites that the sample was seeded with.</w:t>
      </w:r>
    </w:p>
    <w:p w:rsidR="00900FD2" w:rsidRDefault="00900FD2" w:rsidP="00900FD2">
      <w:pPr>
        <w:pStyle w:val="Heading2"/>
      </w:pPr>
      <w:bookmarkStart w:id="32" w:name="_Toc379532239"/>
      <w:r>
        <w:t>Fitting Parameters</w:t>
      </w:r>
      <w:r w:rsidR="00672DEA">
        <w:t xml:space="preserve"> -- </w:t>
      </w:r>
      <w:r w:rsidR="008B7F09">
        <w:fldChar w:fldCharType="begin"/>
      </w:r>
      <w:r w:rsidR="008B7F09">
        <w:instrText xml:space="preserve"> REF _Ref379217834 \h </w:instrText>
      </w:r>
      <w:r w:rsidR="008B7F09">
        <w:fldChar w:fldCharType="separate"/>
      </w:r>
      <w:r w:rsidR="00F61CFF">
        <w:t xml:space="preserve">Figure </w:t>
      </w:r>
      <w:r w:rsidR="00F61CFF">
        <w:rPr>
          <w:noProof/>
        </w:rPr>
        <w:t>16</w:t>
      </w:r>
      <w:r w:rsidR="008B7F09">
        <w:fldChar w:fldCharType="end"/>
      </w:r>
      <w:r w:rsidR="008F19A9">
        <w:t xml:space="preserve"> </w:t>
      </w:r>
      <w:r w:rsidR="00672DEA">
        <w:t xml:space="preserve">to </w:t>
      </w:r>
      <w:r w:rsidR="00B80B3D">
        <w:fldChar w:fldCharType="begin"/>
      </w:r>
      <w:r w:rsidR="00B80B3D">
        <w:instrText xml:space="preserve"> REF _Ref379218070 \h </w:instrText>
      </w:r>
      <w:r w:rsidR="00B80B3D">
        <w:fldChar w:fldCharType="separate"/>
      </w:r>
      <w:r w:rsidR="00F61CFF">
        <w:t xml:space="preserve">Figure </w:t>
      </w:r>
      <w:r w:rsidR="00F61CFF">
        <w:rPr>
          <w:noProof/>
        </w:rPr>
        <w:t>18</w:t>
      </w:r>
      <w:bookmarkEnd w:id="32"/>
      <w:r w:rsidR="00B80B3D">
        <w:fldChar w:fldCharType="end"/>
      </w:r>
    </w:p>
    <w:p w:rsidR="00B32DB8" w:rsidRDefault="00B679F9" w:rsidP="00B679F9">
      <w:r>
        <w:t xml:space="preserve">It is strongly encouraged that multiple simulations are run with each set of parameters.  For the initial paper where this software was used, I did ~600 simulations for each set of parameters that </w:t>
      </w:r>
      <w:r w:rsidR="00144510">
        <w:t>I used.  Because of the randomness built in to the simulation, specifically the way in which new crystals are nucleated, that they are nucleated in random locations and with random (or a small set of) orientations, no two simulations will produce the same output, unless the same random number seed is used for the random number generator.  As a result of needing multiple simulations to increase the reliability of the results, dozens to hundreds to thousands of crystallites will have been simulated.  It is impossible to fit all of these simulations by hand, so I wrote an automated fitting routine to automatically fit the individual crystallite transformations and output all results into a tab-delimited text file that can be directly copied and pasted into Microsoft Excel (or your favorite spreadsheet software) for furth</w:t>
      </w:r>
      <w:r w:rsidR="00B32DB8">
        <w:t xml:space="preserve">er analysis and visualization.  This text file is described in a </w:t>
      </w:r>
      <w:r w:rsidR="00947769">
        <w:t xml:space="preserve">subsection of </w:t>
      </w:r>
      <w:r w:rsidR="00E17768">
        <w:fldChar w:fldCharType="begin"/>
      </w:r>
      <w:r w:rsidR="00E17768">
        <w:instrText xml:space="preserve"> REF _Ref379531874 \h </w:instrText>
      </w:r>
      <w:r w:rsidR="00E17768">
        <w:fldChar w:fldCharType="separate"/>
      </w:r>
      <w:proofErr w:type="spellStart"/>
      <w:r w:rsidR="00F61CFF">
        <w:t>Input/Output</w:t>
      </w:r>
      <w:proofErr w:type="spellEnd"/>
      <w:r w:rsidR="00F61CFF">
        <w:t xml:space="preserve"> Parameters -- Figure </w:t>
      </w:r>
      <w:r w:rsidR="00F61CFF">
        <w:rPr>
          <w:noProof/>
        </w:rPr>
        <w:t>20</w:t>
      </w:r>
      <w:r w:rsidR="00E17768">
        <w:fldChar w:fldCharType="end"/>
      </w:r>
      <w:r w:rsidR="00E17768">
        <w:t xml:space="preserve"> </w:t>
      </w:r>
      <w:r w:rsidR="00947769">
        <w:t xml:space="preserve">on page </w:t>
      </w:r>
      <w:r w:rsidR="00E17768">
        <w:fldChar w:fldCharType="begin"/>
      </w:r>
      <w:r w:rsidR="00E17768">
        <w:instrText xml:space="preserve"> PAGEREF _Ref379531874 \h </w:instrText>
      </w:r>
      <w:r w:rsidR="00E17768">
        <w:fldChar w:fldCharType="separate"/>
      </w:r>
      <w:r w:rsidR="00F61CFF">
        <w:rPr>
          <w:noProof/>
        </w:rPr>
        <w:t>16</w:t>
      </w:r>
      <w:r w:rsidR="00E17768">
        <w:fldChar w:fldCharType="end"/>
      </w:r>
      <w:r w:rsidR="00E17768">
        <w:t>.</w:t>
      </w:r>
    </w:p>
    <w:p w:rsidR="00B679F9" w:rsidRDefault="00144510" w:rsidP="00B679F9">
      <w:r>
        <w:t>The model that I am using to fit the crystallite transformations is that of Kolmogorov,</w:t>
      </w:r>
      <w:hyperlink w:anchor="_ENREF_1" w:tooltip="Kolmogorov, 1937 #25902" w:history="1">
        <w:r w:rsidR="00CC3EAA">
          <w:fldChar w:fldCharType="begin"/>
        </w:r>
        <w:r w:rsidR="00CC3EAA">
          <w:instrText xml:space="preserve"> ADDIN EN.CITE &lt;EndNote&gt;&lt;Cite&gt;&lt;Author&gt;Kolmogorov&lt;/Author&gt;&lt;Year&gt;1937&lt;/Year&gt;&lt;RecNum&gt;25902&lt;/RecNum&gt;&lt;DisplayText&gt;&lt;style face="superscript"&gt;1&lt;/style&gt;&lt;/DisplayText&gt;&lt;record&gt;&lt;rec-number&gt;25902&lt;/rec-number&gt;&lt;foreign-keys&gt;&lt;key app="EN" db-id="0d2esrpayd2tp7ewzwbxtpf35zer2s9d9ftw"&gt;25902&lt;/key&gt;&lt;/foreign-keys&gt;&lt;ref-type name="Journal Article"&gt;17&lt;/ref-type&gt;&lt;contributors&gt;&lt;authors&gt;&lt;author&gt;Kolmogorov, AN.&lt;/author&gt;&lt;/authors&gt;&lt;/contributors&gt;&lt;titles&gt;&lt;secondary-title&gt;B ACAD SCI URSS SCI&lt;/secondary-title&gt;&lt;/titles&gt;&lt;periodical&gt;&lt;full-title&gt;B ACAD SCI URSS SCI&lt;/full-title&gt;&lt;/periodical&gt;&lt;pages&gt;355&lt;/pages&gt;&lt;volume&gt;3&lt;/volume&gt;&lt;dates&gt;&lt;year&gt;1937&lt;/year&gt;&lt;/dates&gt;&lt;urls&gt;&lt;/urls&gt;&lt;/record&gt;&lt;/Cite&gt;&lt;/EndNote&gt;</w:instrText>
        </w:r>
        <w:r w:rsidR="00CC3EAA">
          <w:fldChar w:fldCharType="separate"/>
        </w:r>
        <w:r w:rsidR="00CC3EAA" w:rsidRPr="004B0B76">
          <w:rPr>
            <w:noProof/>
            <w:vertAlign w:val="superscript"/>
          </w:rPr>
          <w:t>1</w:t>
        </w:r>
        <w:r w:rsidR="00CC3EAA">
          <w:fldChar w:fldCharType="end"/>
        </w:r>
      </w:hyperlink>
      <w:r>
        <w:t xml:space="preserve"> Johnson</w:t>
      </w:r>
      <w:r w:rsidR="00747F69">
        <w:t xml:space="preserve"> and Mehl</w:t>
      </w:r>
      <w:hyperlink w:anchor="_ENREF_2" w:tooltip="Johnson, 1939 #4104" w:history="1">
        <w:r w:rsidR="00CC3EAA">
          <w:fldChar w:fldCharType="begin"/>
        </w:r>
        <w:r w:rsidR="00CC3EAA">
          <w:instrText xml:space="preserve"> ADDIN EN.CITE &lt;EndNote&gt;&lt;Cite&gt;&lt;Author&gt;Johnson&lt;/Author&gt;&lt;Year&gt;1939&lt;/Year&gt;&lt;RecNum&gt;4104&lt;/RecNum&gt;&lt;DisplayText&gt;&lt;style face="superscript"&gt;2&lt;/style&gt;&lt;/DisplayText&gt;&lt;record&gt;&lt;rec-number&gt;4104&lt;/rec-number&gt;&lt;foreign-keys&gt;&lt;key app="EN" db-id="0d2esrpayd2tp7ewzwbxtpf35zer2s9d9ftw"&gt;4104&lt;/key&gt;&lt;key app="ENWeb" db-id="TactrwrtqggAAHr9FUE"&gt;277&lt;/key&gt;&lt;/foreign-keys&gt;&lt;ref-type name="Journal Article"&gt;17&lt;/ref-type&gt;&lt;contributors&gt;&lt;authors&gt;&lt;author&gt;Johnson, W. A.&lt;/author&gt;&lt;author&gt;Mehl, R. F.&lt;/author&gt;&lt;/authors&gt;&lt;/contributors&gt;&lt;auth-address&gt;Carnegie Inst Technol, Dept Met, Pittsburgh, PA USA&amp;#xD;Carnegie Inst Technol, Met Res Lab, Pittsburgh, PA USA&amp;#xD;Molybdenum Corp America, Pittsburgh, PA USA&lt;/auth-address&gt;&lt;titles&gt;&lt;title&gt;Reaction kinetics in processes of nucleation and growth&lt;/title&gt;&lt;secondary-title&gt;Transactions of the American Institute of Mining and Metallurgical Engineers&lt;/secondary-title&gt;&lt;alt-title&gt;T Am I Min Met Eng&lt;/alt-title&gt;&lt;/titles&gt;&lt;periodical&gt;&lt;full-title&gt;Transactions of the American Institute of Mining and Metallurgical Engineers&lt;/full-title&gt;&lt;abbr-1&gt;T Am I Min Met Eng&lt;/abbr-1&gt;&lt;/periodical&gt;&lt;alt-periodical&gt;&lt;full-title&gt;Transactions of the American Institute of Mining and Metallurgical Engineers&lt;/full-title&gt;&lt;abbr-1&gt;T Am I Min Met Eng&lt;/abbr-1&gt;&lt;/alt-periodical&gt;&lt;pages&gt;416-442&lt;/pages&gt;&lt;volume&gt;135&lt;/volume&gt;&lt;dates&gt;&lt;year&gt;1939&lt;/year&gt;&lt;/dates&gt;&lt;accession-num&gt;ISI:000202824200013&lt;/accession-num&gt;&lt;urls&gt;&lt;related-urls&gt;&lt;url&gt;&amp;lt;Go to ISI&amp;gt;://000202824200013&lt;/url&gt;&lt;/related-urls&gt;&lt;/urls&gt;&lt;language&gt;English&lt;/language&gt;&lt;/record&gt;&lt;/Cite&gt;&lt;/EndNote&gt;</w:instrText>
        </w:r>
        <w:r w:rsidR="00CC3EAA">
          <w:fldChar w:fldCharType="separate"/>
        </w:r>
        <w:r w:rsidR="00CC3EAA" w:rsidRPr="004B0B76">
          <w:rPr>
            <w:noProof/>
            <w:vertAlign w:val="superscript"/>
          </w:rPr>
          <w:t>2</w:t>
        </w:r>
        <w:r w:rsidR="00CC3EAA">
          <w:fldChar w:fldCharType="end"/>
        </w:r>
      </w:hyperlink>
      <w:r>
        <w:t xml:space="preserve"> </w:t>
      </w:r>
      <w:r w:rsidR="00726E5B">
        <w:t>and Avrami</w:t>
      </w:r>
      <w:hyperlink w:anchor="_ENREF_3" w:tooltip="Avrami, 1939 #25828" w:history="1">
        <w:r w:rsidR="00CC3EAA">
          <w:fldChar w:fldCharType="begin">
            <w:fldData xml:space="preserve">PEVuZE5vdGU+PENpdGU+PEF1dGhvcj5BdnJhbWk8L0F1dGhvcj48WWVhcj4xOTM5PC9ZZWFyPjxS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</w:fldData>
          </w:fldChar>
        </w:r>
        <w:r w:rsidR="00CC3EAA">
          <w:instrText xml:space="preserve"> ADDIN EN.CITE </w:instrText>
        </w:r>
        <w:r w:rsidR="00CC3EAA">
          <w:fldChar w:fldCharType="begin">
            <w:fldData xml:space="preserve">PEVuZE5vdGU+PENpdGU+PEF1dGhvcj5BdnJhbWk8L0F1dGhvcj48WWVhcj4xOTM5PC9ZZWFyPjxS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</w:fldData>
          </w:fldChar>
        </w:r>
        <w:r w:rsidR="00CC3EAA">
          <w:instrText xml:space="preserve"> ADDIN EN.CITE.DATA </w:instrText>
        </w:r>
        <w:r w:rsidR="00CC3EAA">
          <w:fldChar w:fldCharType="end"/>
        </w:r>
        <w:r w:rsidR="00CC3EAA">
          <w:fldChar w:fldCharType="separate"/>
        </w:r>
        <w:r w:rsidR="00CC3EAA" w:rsidRPr="004B0B76">
          <w:rPr>
            <w:noProof/>
            <w:vertAlign w:val="superscript"/>
          </w:rPr>
          <w:t>3-5</w:t>
        </w:r>
        <w:r w:rsidR="00CC3EAA">
          <w:fldChar w:fldCharType="end"/>
        </w:r>
      </w:hyperlink>
      <w:r w:rsidR="0042296D">
        <w:t xml:space="preserve"> </w:t>
      </w:r>
      <w:r w:rsidR="00726E5B">
        <w:t xml:space="preserve">(KJMA), </w:t>
      </w:r>
      <w:r w:rsidR="0042296D">
        <w:t>as given in Eq.</w:t>
      </w:r>
      <w:r w:rsidR="00947769">
        <w:t xml:space="preserve"> </w:t>
      </w:r>
      <w:r w:rsidR="00947769">
        <w:fldChar w:fldCharType="begin"/>
      </w:r>
      <w:r w:rsidR="00947769">
        <w:instrText xml:space="preserve"> REF _Ref379218717 \h </w:instrText>
      </w:r>
      <w:r w:rsidR="00947769">
        <w:fldChar w:fldCharType="separate"/>
      </w:r>
      <w:r w:rsidR="00F61CFF">
        <w:rPr>
          <w:noProof/>
        </w:rPr>
        <w:t>1</w:t>
      </w:r>
      <w:r w:rsidR="00947769">
        <w:fldChar w:fldCharType="end"/>
      </w:r>
      <w:r w:rsidR="0042296D">
        <w:t>.</w:t>
      </w:r>
    </w:p>
    <w:tbl>
      <w:tblPr>
        <w:tblStyle w:val="TableGrid"/>
        <w:tblW w:w="105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6930"/>
        <w:gridCol w:w="1296"/>
        <w:gridCol w:w="1296"/>
      </w:tblGrid>
      <w:tr w:rsidR="00947769" w:rsidRPr="00C645BC" w:rsidTr="00947769">
        <w:tc>
          <w:tcPr>
            <w:tcW w:w="1075" w:type="dxa"/>
            <w:vAlign w:val="center"/>
          </w:tcPr>
          <w:p w:rsidR="00947769" w:rsidRDefault="00947769" w:rsidP="00E04523">
            <w:pPr>
              <w:pStyle w:val="StyleJustifiedLinespacingDouble"/>
              <w:jc w:val="center"/>
            </w:pPr>
          </w:p>
        </w:tc>
        <w:tc>
          <w:tcPr>
            <w:tcW w:w="6930" w:type="dxa"/>
            <w:vAlign w:val="center"/>
          </w:tcPr>
          <w:p w:rsidR="00947769" w:rsidRDefault="00947769" w:rsidP="00E04523">
            <w:pPr>
              <w:pStyle w:val="StyleJustifiedLinespacingDouble"/>
              <w:jc w:val="center"/>
            </w:pPr>
            <m:oMathPara>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e>
                            </m:d>
                          </m:e>
                          <m:sup>
                            <m:r>
                              <w:rPr>
                                <w:rFonts w:ascii="Cambria Math" w:hAnsi="Cambria Math"/>
                              </w:rPr>
                              <m:t>n</m:t>
                            </m:r>
                          </m:sup>
                        </m:sSup>
                        <m:r>
                          <w:rPr>
                            <w:rFonts w:ascii="Cambria Math" w:hAnsi="Cambria Math"/>
                          </w:rPr>
                          <m:t xml:space="preserve"> </m:t>
                        </m:r>
                      </m:e>
                    </m:d>
                  </m:e>
                </m:func>
              </m:oMath>
            </m:oMathPara>
          </w:p>
        </w:tc>
        <w:tc>
          <w:tcPr>
            <w:tcW w:w="1296" w:type="dxa"/>
          </w:tcPr>
          <w:p w:rsidR="00947769" w:rsidRPr="00C645BC" w:rsidRDefault="00947769" w:rsidP="00947769">
            <w:pPr>
              <w:pStyle w:val="Caption"/>
            </w:pPr>
            <w:fldSimple w:instr=" SEQ Equation \* ARABIC ">
              <w:bookmarkStart w:id="33" w:name="_Ref379218717"/>
              <w:r w:rsidR="00F61CFF">
                <w:rPr>
                  <w:noProof/>
                </w:rPr>
                <w:t>1</w:t>
              </w:r>
              <w:bookmarkEnd w:id="33"/>
            </w:fldSimple>
          </w:p>
        </w:tc>
        <w:tc>
          <w:tcPr>
            <w:tcW w:w="1296" w:type="dxa"/>
            <w:vAlign w:val="center"/>
          </w:tcPr>
          <w:p w:rsidR="00947769" w:rsidRPr="00C645BC" w:rsidRDefault="00947769" w:rsidP="00947769">
            <w:pPr>
              <w:pStyle w:val="Caption"/>
              <w:keepNext/>
            </w:pPr>
          </w:p>
        </w:tc>
      </w:tr>
    </w:tbl>
    <w:p w:rsidR="0042296D" w:rsidRDefault="0042296D" w:rsidP="00B679F9">
      <w:r>
        <w:t xml:space="preserve">This model has three fitting parameters, </w:t>
      </w:r>
      <w:r>
        <w:rPr>
          <w:i/>
        </w:rPr>
        <w:t>k</w:t>
      </w:r>
      <w:r>
        <w:t xml:space="preserve">, </w:t>
      </w:r>
      <w:r>
        <w:rPr>
          <w:i/>
        </w:rPr>
        <w:t>t</w:t>
      </w:r>
      <w:r>
        <w:rPr>
          <w:i/>
          <w:vertAlign w:val="subscript"/>
        </w:rPr>
        <w:t>0</w:t>
      </w:r>
      <w:r>
        <w:t xml:space="preserve"> and </w:t>
      </w:r>
      <w:r>
        <w:rPr>
          <w:i/>
        </w:rPr>
        <w:t>n</w:t>
      </w:r>
      <w:r>
        <w:t xml:space="preserve">.  The parameters are hideously correlated (&gt;0.9) and their physical interpretation can be found in Dill et al., </w:t>
      </w:r>
      <w:r>
        <w:rPr>
          <w:i/>
        </w:rPr>
        <w:t>Chem. Mater.</w:t>
      </w:r>
      <w:r>
        <w:t xml:space="preserve"> </w:t>
      </w:r>
      <w:r>
        <w:rPr>
          <w:b/>
        </w:rPr>
        <w:t>2013</w:t>
      </w:r>
      <w:r>
        <w:t xml:space="preserve"> 25(20) pp 3932-3940 &amp; 3941-3951, but are briefly summarized as:</w:t>
      </w:r>
    </w:p>
    <w:p w:rsidR="00747F69" w:rsidRDefault="0042296D" w:rsidP="0042296D">
      <w:pPr>
        <w:ind w:left="720"/>
      </w:pPr>
      <w:proofErr w:type="gramStart"/>
      <w:r>
        <w:rPr>
          <w:b/>
          <w:i/>
        </w:rPr>
        <w:t>k</w:t>
      </w:r>
      <w:proofErr w:type="gramEnd"/>
      <w:r>
        <w:rPr>
          <w:b/>
          <w:i/>
        </w:rPr>
        <w:t>:</w:t>
      </w:r>
      <w:r>
        <w:t xml:space="preserve"> Related to the phase boundary velocity of crystallization by the sample volume and </w:t>
      </w:r>
      <w:r>
        <w:br/>
        <w:t xml:space="preserve"> </w:t>
      </w:r>
      <w:r>
        <w:tab/>
        <w:t>sample shape</w:t>
      </w:r>
    </w:p>
    <w:p w:rsidR="0042296D" w:rsidRDefault="0042296D" w:rsidP="0042296D">
      <w:pPr>
        <w:ind w:left="720"/>
      </w:pPr>
      <w:r>
        <w:rPr>
          <w:b/>
          <w:i/>
        </w:rPr>
        <w:t>t</w:t>
      </w:r>
      <w:r>
        <w:rPr>
          <w:b/>
          <w:i/>
          <w:vertAlign w:val="subscript"/>
        </w:rPr>
        <w:t>0</w:t>
      </w:r>
      <w:r>
        <w:rPr>
          <w:b/>
        </w:rPr>
        <w:t>:</w:t>
      </w:r>
      <w:r>
        <w:t xml:space="preserve"> The nucleation time of the individual crystallite or the bulk sample, depending on what is  </w:t>
      </w:r>
      <w:r>
        <w:br/>
        <w:t xml:space="preserve"> </w:t>
      </w:r>
      <w:r>
        <w:tab/>
        <w:t>being fit</w:t>
      </w:r>
    </w:p>
    <w:p w:rsidR="0042296D" w:rsidRDefault="0042296D" w:rsidP="0042296D">
      <w:pPr>
        <w:ind w:left="720"/>
      </w:pPr>
      <w:proofErr w:type="gramStart"/>
      <w:r>
        <w:rPr>
          <w:b/>
          <w:i/>
        </w:rPr>
        <w:t>n</w:t>
      </w:r>
      <w:proofErr w:type="gramEnd"/>
      <w:r>
        <w:rPr>
          <w:b/>
          <w:i/>
        </w:rPr>
        <w:t>:</w:t>
      </w:r>
      <w:r>
        <w:rPr>
          <w:i/>
        </w:rPr>
        <w:t xml:space="preserve"> </w:t>
      </w:r>
      <w:r>
        <w:t>The dimensionality of growth, 1=rod, 2=disc, 3=3D object.</w:t>
      </w:r>
    </w:p>
    <w:p w:rsidR="0042296D" w:rsidRDefault="008861FB" w:rsidP="0042296D">
      <w:r>
        <w:t xml:space="preserve">As the parameters are hideously correlated, it may be desirable to fix </w:t>
      </w:r>
      <w:r w:rsidR="00672DEA">
        <w:t xml:space="preserve">some or all of them </w:t>
      </w:r>
      <w:r>
        <w:t>to a specific value and fit the other</w:t>
      </w:r>
      <w:r w:rsidR="00672DEA">
        <w:t xml:space="preserve">s.  This option is controlled by the set of toggle buttons as given in </w:t>
      </w:r>
      <w:r w:rsidR="00672DEA">
        <w:fldChar w:fldCharType="begin"/>
      </w:r>
      <w:r w:rsidR="00672DEA">
        <w:instrText xml:space="preserve"> REF _Ref379217834 \h </w:instrText>
      </w:r>
      <w:r w:rsidR="00672DEA">
        <w:fldChar w:fldCharType="separate"/>
      </w:r>
      <w:r w:rsidR="00F61CFF">
        <w:t xml:space="preserve">Figure </w:t>
      </w:r>
      <w:r w:rsidR="00F61CFF">
        <w:rPr>
          <w:noProof/>
        </w:rPr>
        <w:t>16</w:t>
      </w:r>
      <w:r w:rsidR="00672DEA">
        <w:fldChar w:fldCharType="end"/>
      </w:r>
      <w:r w:rsidR="00672DEA">
        <w:t>.</w:t>
      </w:r>
    </w:p>
    <w:p w:rsidR="00672DEA" w:rsidRDefault="008B7F09" w:rsidP="00672DEA">
      <w:pPr>
        <w:keepNext/>
        <w:jc w:val="center"/>
      </w:pPr>
      <w:r w:rsidRPr="008B7F09">
        <w:rPr>
          <w:noProof/>
        </w:rPr>
        <w:drawing>
          <wp:inline distT="0" distB="0" distL="0" distR="0" wp14:anchorId="74EC593F" wp14:editId="2A28CCFC">
            <wp:extent cx="2669110" cy="1075862"/>
            <wp:effectExtent l="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rotWithShape="1">
                    <a:blip r:embed="rId9"/>
                    <a:srcRect l="36360" t="38280" r="41164" b="50140"/>
                    <a:stretch/>
                  </pic:blipFill>
                  <pic:spPr>
                    <a:xfrm>
                      <a:off x="0" y="0"/>
                      <a:ext cx="2686844" cy="1083010"/>
                    </a:xfrm>
                    <a:prstGeom prst="rect">
                      <a:avLst/>
                    </a:prstGeom>
                  </pic:spPr>
                </pic:pic>
              </a:graphicData>
            </a:graphic>
          </wp:inline>
        </w:drawing>
      </w:r>
    </w:p>
    <w:p w:rsidR="00672DEA" w:rsidRDefault="00672DEA" w:rsidP="00672DEA">
      <w:pPr>
        <w:pStyle w:val="Caption"/>
        <w:jc w:val="center"/>
      </w:pPr>
      <w:bookmarkStart w:id="34" w:name="_Ref379217834"/>
      <w:r>
        <w:t xml:space="preserve">Figure </w:t>
      </w:r>
      <w:fldSimple w:instr=" SEQ Figure \* ARABIC ">
        <w:r w:rsidR="00F61CFF">
          <w:rPr>
            <w:noProof/>
          </w:rPr>
          <w:t>16</w:t>
        </w:r>
      </w:fldSimple>
      <w:bookmarkEnd w:id="34"/>
      <w:r>
        <w:t>. Toggle buttons to control which parameters are fit.</w:t>
      </w:r>
    </w:p>
    <w:p w:rsidR="00726E5B" w:rsidRDefault="008B7F09" w:rsidP="00726E5B">
      <w:pPr>
        <w:pStyle w:val="Caption"/>
        <w:jc w:val="center"/>
      </w:pPr>
      <w:r w:rsidRPr="008B7F09">
        <w:rPr>
          <w:noProof/>
        </w:rPr>
        <w:drawing>
          <wp:inline distT="0" distB="0" distL="0" distR="0" wp14:anchorId="7A4CA633" wp14:editId="6990FDBE">
            <wp:extent cx="2773934" cy="1244234"/>
            <wp:effectExtent l="0" t="0" r="762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9"/>
                    <a:srcRect l="40798" t="25009" r="41002" b="64556"/>
                    <a:stretch/>
                  </pic:blipFill>
                  <pic:spPr>
                    <a:xfrm>
                      <a:off x="0" y="0"/>
                      <a:ext cx="2797339" cy="1254732"/>
                    </a:xfrm>
                    <a:prstGeom prst="rect">
                      <a:avLst/>
                    </a:prstGeom>
                  </pic:spPr>
                </pic:pic>
              </a:graphicData>
            </a:graphic>
          </wp:inline>
        </w:drawing>
      </w:r>
    </w:p>
    <w:p w:rsidR="00726E5B" w:rsidRDefault="00726E5B" w:rsidP="00726E5B">
      <w:pPr>
        <w:pStyle w:val="Caption"/>
        <w:jc w:val="center"/>
      </w:pPr>
      <w:bookmarkStart w:id="35" w:name="_Ref379217967"/>
      <w:r>
        <w:t xml:space="preserve">Figure </w:t>
      </w:r>
      <w:fldSimple w:instr=" SEQ Figure \* ARABIC ">
        <w:r w:rsidR="00F61CFF">
          <w:rPr>
            <w:noProof/>
          </w:rPr>
          <w:t>17</w:t>
        </w:r>
      </w:fldSimple>
      <w:bookmarkEnd w:id="35"/>
      <w:r>
        <w:t>. Toggle buttons to control how n is determined.</w:t>
      </w:r>
    </w:p>
    <w:p w:rsidR="00A92391" w:rsidRDefault="008B7F09" w:rsidP="00A92391">
      <w:pPr>
        <w:pStyle w:val="Caption"/>
        <w:jc w:val="center"/>
      </w:pPr>
      <w:r>
        <w:rPr>
          <w:noProof/>
        </w:rPr>
        <w:drawing>
          <wp:inline distT="0" distB="0" distL="0" distR="0" wp14:anchorId="7A634EBE" wp14:editId="4ED0BE5E">
            <wp:extent cx="4253534" cy="10503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71758" cy="1054852"/>
                    </a:xfrm>
                    <a:prstGeom prst="rect">
                      <a:avLst/>
                    </a:prstGeom>
                    <a:noFill/>
                  </pic:spPr>
                </pic:pic>
              </a:graphicData>
            </a:graphic>
          </wp:inline>
        </w:drawing>
      </w:r>
    </w:p>
    <w:p w:rsidR="00A92391" w:rsidRPr="00672DEA" w:rsidRDefault="00A92391" w:rsidP="00A92391">
      <w:pPr>
        <w:pStyle w:val="Caption"/>
        <w:jc w:val="center"/>
      </w:pPr>
      <w:bookmarkStart w:id="36" w:name="_Ref379218070"/>
      <w:r>
        <w:t xml:space="preserve">Figure </w:t>
      </w:r>
      <w:fldSimple w:instr=" SEQ Figure \* ARABIC ">
        <w:r w:rsidR="00F61CFF">
          <w:rPr>
            <w:noProof/>
          </w:rPr>
          <w:t>18</w:t>
        </w:r>
      </w:fldSimple>
      <w:bookmarkEnd w:id="36"/>
      <w:r>
        <w:t>.  Specific values to use when fixing various parameters in the KJMA model</w:t>
      </w:r>
      <w:r w:rsidR="008B7F09">
        <w:t xml:space="preserve"> as highlighted in green</w:t>
      </w:r>
      <w:r>
        <w:t>.</w:t>
      </w:r>
    </w:p>
    <w:p w:rsidR="003A22F8" w:rsidRDefault="00726E5B" w:rsidP="00672DEA">
      <w:r>
        <w:t xml:space="preserve">When the dimensionality (n) parameter is fixed, there are a few options as to how its value is determined.  This is controlled by the toggle buttons given in </w:t>
      </w:r>
      <w:r>
        <w:fldChar w:fldCharType="begin"/>
      </w:r>
      <w:r>
        <w:instrText xml:space="preserve"> REF _Ref379217967 \h </w:instrText>
      </w:r>
      <w:r>
        <w:fldChar w:fldCharType="separate"/>
      </w:r>
      <w:r w:rsidR="00F61CFF">
        <w:t xml:space="preserve">Figure </w:t>
      </w:r>
      <w:r w:rsidR="00F61CFF">
        <w:rPr>
          <w:noProof/>
        </w:rPr>
        <w:t>17</w:t>
      </w:r>
      <w:r>
        <w:fldChar w:fldCharType="end"/>
      </w:r>
      <w:r>
        <w:t>.  When the “FIXED_TO_VALUE” button is selected, the fitting algorithm will use the</w:t>
      </w:r>
      <w:r w:rsidR="00B80B3D">
        <w:t xml:space="preserve"> value given in the “Fixed n =”</w:t>
      </w:r>
      <w:r>
        <w:t xml:space="preserve"> text box, shown in </w:t>
      </w:r>
      <w:r w:rsidR="00A92391">
        <w:fldChar w:fldCharType="begin"/>
      </w:r>
      <w:r w:rsidR="00A92391">
        <w:instrText xml:space="preserve"> REF _Ref379218070 \h </w:instrText>
      </w:r>
      <w:r w:rsidR="00A92391">
        <w:fldChar w:fldCharType="separate"/>
      </w:r>
      <w:r w:rsidR="00F61CFF">
        <w:t xml:space="preserve">Figure </w:t>
      </w:r>
      <w:r w:rsidR="00F61CFF">
        <w:rPr>
          <w:noProof/>
        </w:rPr>
        <w:t>18</w:t>
      </w:r>
      <w:r w:rsidR="00A92391">
        <w:fldChar w:fldCharType="end"/>
      </w:r>
      <w:r w:rsidR="00A92391">
        <w:t xml:space="preserve">.  </w:t>
      </w:r>
    </w:p>
    <w:p w:rsidR="00672DEA" w:rsidRPr="00A92391" w:rsidRDefault="00A92391" w:rsidP="00672DEA">
      <w:r>
        <w:t>When the value “APPROXIMATE_BY_SAMPLE_SHAPE” is selected, the dimensionality is approximated based on the dimensions of each of the sample shape axes (a, b, c), as given in Eq.</w:t>
      </w:r>
      <w:r w:rsidR="00947769">
        <w:t xml:space="preserve"> </w:t>
      </w:r>
      <w:r w:rsidR="00947769">
        <w:fldChar w:fldCharType="begin"/>
      </w:r>
      <w:r w:rsidR="00947769">
        <w:instrText xml:space="preserve"> REF _Ref379218694 \h </w:instrText>
      </w:r>
      <w:r w:rsidR="00947769">
        <w:fldChar w:fldCharType="separate"/>
      </w:r>
      <w:r w:rsidR="00F61CFF">
        <w:rPr>
          <w:noProof/>
        </w:rPr>
        <w:t>2</w:t>
      </w:r>
      <w:r w:rsidR="00947769">
        <w:fldChar w:fldCharType="end"/>
      </w:r>
      <w:r>
        <w:t xml:space="preserve">.  In the isotropic limit when all sample axes are equivalent </w:t>
      </w:r>
      <w:proofErr w:type="spellStart"/>
      <w:r>
        <w:rPr>
          <w:i/>
        </w:rPr>
        <w:t>n</w:t>
      </w:r>
      <w:r>
        <w:rPr>
          <w:i/>
          <w:vertAlign w:val="subscript"/>
        </w:rPr>
        <w:t>sample</w:t>
      </w:r>
      <w:proofErr w:type="spellEnd"/>
      <w:r>
        <w:t xml:space="preserve"> degenerates to 3.</w:t>
      </w:r>
    </w:p>
    <w:tbl>
      <w:tblPr>
        <w:tblStyle w:val="TableGrid"/>
        <w:tblW w:w="9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6930"/>
        <w:gridCol w:w="1296"/>
      </w:tblGrid>
      <w:tr w:rsidR="00A92391" w:rsidRPr="00C645BC" w:rsidTr="00E04523">
        <w:tc>
          <w:tcPr>
            <w:tcW w:w="1075" w:type="dxa"/>
            <w:vAlign w:val="center"/>
          </w:tcPr>
          <w:p w:rsidR="00A92391" w:rsidRDefault="00A92391" w:rsidP="00E04523">
            <w:pPr>
              <w:pStyle w:val="StyleJustifiedLinespacingDouble"/>
              <w:jc w:val="center"/>
            </w:pPr>
          </w:p>
        </w:tc>
        <w:tc>
          <w:tcPr>
            <w:tcW w:w="6930" w:type="dxa"/>
            <w:vAlign w:val="center"/>
          </w:tcPr>
          <w:p w:rsidR="00A92391" w:rsidRDefault="00CA3D6A" w:rsidP="00E04523">
            <w:pPr>
              <w:pStyle w:val="StyleJustifiedLinespacingDouble"/>
              <w:jc w:val="center"/>
            </w:pPr>
            <m:oMathPara>
              <m:oMath>
                <m:sSub>
                  <m:sSubPr>
                    <m:ctrlPr>
                      <w:rPr>
                        <w:rFonts w:ascii="Cambria Math" w:hAnsi="Cambria Math"/>
                        <w:i/>
                      </w:rPr>
                    </m:ctrlPr>
                  </m:sSubPr>
                  <m:e>
                    <m:r>
                      <w:rPr>
                        <w:rFonts w:ascii="Cambria Math" w:hAnsi="Cambria Math"/>
                      </w:rPr>
                      <m:t>n</m:t>
                    </m:r>
                  </m:e>
                  <m:sub>
                    <m:r>
                      <w:rPr>
                        <w:rFonts w:ascii="Cambria Math" w:hAnsi="Cambria Math"/>
                      </w:rPr>
                      <m:t>sample</m:t>
                    </m:r>
                  </m:sub>
                </m:sSub>
                <m:r>
                  <w:rPr>
                    <w:rFonts w:ascii="Cambria Math" w:hAnsi="Cambria Math"/>
                  </w:rPr>
                  <m:t>=</m:t>
                </m:r>
                <m:f>
                  <m:fPr>
                    <m:ctrlPr>
                      <w:rPr>
                        <w:rFonts w:ascii="Cambria Math" w:hAnsi="Cambria Math"/>
                        <w:i/>
                      </w:rPr>
                    </m:ctrlPr>
                  </m:fPr>
                  <m:num>
                    <m:r>
                      <w:rPr>
                        <w:rFonts w:ascii="Cambria Math" w:hAnsi="Cambria Math"/>
                      </w:rPr>
                      <m:t>a+b+c</m:t>
                    </m:r>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a, b, c</m:t>
                            </m:r>
                          </m:e>
                        </m:d>
                      </m:e>
                    </m:func>
                  </m:den>
                </m:f>
              </m:oMath>
            </m:oMathPara>
          </w:p>
        </w:tc>
        <w:tc>
          <w:tcPr>
            <w:tcW w:w="1296" w:type="dxa"/>
            <w:vAlign w:val="center"/>
          </w:tcPr>
          <w:p w:rsidR="00A92391" w:rsidRPr="00C645BC" w:rsidRDefault="00947769" w:rsidP="00947769">
            <w:pPr>
              <w:pStyle w:val="Caption"/>
            </w:pPr>
            <w:fldSimple w:instr=" SEQ Equation \* ARABIC ">
              <w:bookmarkStart w:id="37" w:name="_Ref379218694"/>
              <w:r w:rsidR="00F61CFF">
                <w:rPr>
                  <w:noProof/>
                </w:rPr>
                <w:t>2</w:t>
              </w:r>
              <w:bookmarkEnd w:id="37"/>
            </w:fldSimple>
          </w:p>
        </w:tc>
      </w:tr>
    </w:tbl>
    <w:p w:rsidR="00A92391" w:rsidRDefault="003A22F8" w:rsidP="00672DEA">
      <w:r>
        <w:t xml:space="preserve">When the value “APPROXIMATE_BY_ACTUAL_SHAPE” is selected, the dimensionality is estimated based on the shape of the actual crystallite when it was 50% crystallized.  The 50% mark was selected because the algorithm is automatically fitting from 0% crystallized to 50% crystallized and thus the sample shape after 50% is irrelevant for the fit.  I should update this software to give the option for the user to specify the specific region of alpha where the crystallite is being fit.  If I still have not done this and you would like this feature implemented, please let me know at </w:t>
      </w:r>
      <w:hyperlink r:id="rId31" w:history="1">
        <w:r w:rsidRPr="00EA1AA2">
          <w:rPr>
            <w:rStyle w:val="Hyperlink"/>
          </w:rPr>
          <w:t>eddill@ncsu.edu</w:t>
        </w:r>
      </w:hyperlink>
      <w:r>
        <w:t xml:space="preserve"> or </w:t>
      </w:r>
      <w:hyperlink r:id="rId32" w:history="1">
        <w:r w:rsidRPr="00EA1AA2">
          <w:rPr>
            <w:rStyle w:val="Hyperlink"/>
          </w:rPr>
          <w:t>jdmartin@ncsu.edu</w:t>
        </w:r>
      </w:hyperlink>
      <w:r w:rsidR="00E04523">
        <w:t>.  The way that I approximate the shape of the individual crystallites is to compute the center of mass of the crystallite at 50% and then find the longest distance from the center of mass of the crystallite to the surface of the crystallite.  I then find the smallest distance from the center of mass to the surface of the crystallite that is orthogonal to the long axis.  The third axis is then defined as the cross product of the long and short axes.  The estimated dimensionality is then determined with an expression similar to Eq.</w:t>
      </w:r>
      <w:r w:rsidR="00947769">
        <w:fldChar w:fldCharType="begin"/>
      </w:r>
      <w:r w:rsidR="00947769">
        <w:instrText xml:space="preserve"> REF _Ref379218694 \h </w:instrText>
      </w:r>
      <w:r w:rsidR="00947769">
        <w:fldChar w:fldCharType="separate"/>
      </w:r>
      <w:r w:rsidR="00F61CFF">
        <w:rPr>
          <w:noProof/>
        </w:rPr>
        <w:t>2</w:t>
      </w:r>
      <w:r w:rsidR="00947769">
        <w:fldChar w:fldCharType="end"/>
      </w:r>
      <w:r w:rsidR="00E04523">
        <w:t>, except a, b, and c are the lengths of the three crystallite axes.</w:t>
      </w:r>
    </w:p>
    <w:p w:rsidR="00F77B21" w:rsidRDefault="00940A5E" w:rsidP="00F77B21">
      <w:r>
        <w:t>Finally, the “initial k” variable allows the user to tweak the starting guess for my non-linear fitting algorithm.  As non-linear fitting can be very sensitive to the starting conditions, and the fit value of the rate constant is modified by very many parameters, this is essentially an empirical value that allows the user to help me automatically fit the resultant transformations more effectively.  If you find that when you use this program your crystallites are not being automatically fit, adjust this term until the crystallites are being automatically fit.</w:t>
      </w:r>
    </w:p>
    <w:p w:rsidR="00F77B21" w:rsidRDefault="00F77B21" w:rsidP="00F77B21">
      <w:pPr>
        <w:jc w:val="center"/>
      </w:pPr>
      <w:r>
        <w:rPr>
          <w:noProof/>
        </w:rPr>
        <w:drawing>
          <wp:inline distT="0" distB="0" distL="0" distR="0" wp14:anchorId="3923F2FE" wp14:editId="332DC1C2">
            <wp:extent cx="4662458" cy="11513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13896" cy="1164032"/>
                    </a:xfrm>
                    <a:prstGeom prst="rect">
                      <a:avLst/>
                    </a:prstGeom>
                    <a:noFill/>
                  </pic:spPr>
                </pic:pic>
              </a:graphicData>
            </a:graphic>
          </wp:inline>
        </w:drawing>
      </w:r>
    </w:p>
    <w:p w:rsidR="00F77B21" w:rsidRPr="00672DEA" w:rsidRDefault="00F77B21" w:rsidP="00F77B21">
      <w:pPr>
        <w:pStyle w:val="Caption"/>
        <w:jc w:val="center"/>
      </w:pPr>
      <w:bookmarkStart w:id="38" w:name="_Ref379470423"/>
      <w:r>
        <w:t xml:space="preserve">Figure </w:t>
      </w:r>
      <w:fldSimple w:instr=" SEQ Figure \* ARABIC ">
        <w:r w:rsidR="00F61CFF">
          <w:rPr>
            <w:noProof/>
          </w:rPr>
          <w:t>19</w:t>
        </w:r>
      </w:fldSimple>
      <w:bookmarkEnd w:id="38"/>
      <w:r>
        <w:t>.  Specific values to use when fixing various parameters in the KJMA model as highlighted in yellow.</w:t>
      </w:r>
    </w:p>
    <w:p w:rsidR="00900FD2" w:rsidRDefault="00900FD2" w:rsidP="00900FD2">
      <w:pPr>
        <w:pStyle w:val="Heading2"/>
      </w:pPr>
      <w:bookmarkStart w:id="39" w:name="_Toc379532240"/>
      <w:proofErr w:type="spellStart"/>
      <w:r>
        <w:t>Misc</w:t>
      </w:r>
      <w:proofErr w:type="spellEnd"/>
      <w:r>
        <w:t xml:space="preserve"> Parameters</w:t>
      </w:r>
      <w:r w:rsidR="00012019">
        <w:t xml:space="preserve"> -- </w:t>
      </w:r>
      <w:r w:rsidR="00012019">
        <w:fldChar w:fldCharType="begin"/>
      </w:r>
      <w:r w:rsidR="00012019">
        <w:instrText xml:space="preserve"> REF _Ref379470423 \h </w:instrText>
      </w:r>
      <w:r w:rsidR="00012019">
        <w:fldChar w:fldCharType="separate"/>
      </w:r>
      <w:r w:rsidR="00F61CFF">
        <w:t xml:space="preserve">Figure </w:t>
      </w:r>
      <w:r w:rsidR="00F61CFF">
        <w:rPr>
          <w:noProof/>
        </w:rPr>
        <w:t>19</w:t>
      </w:r>
      <w:bookmarkEnd w:id="39"/>
      <w:r w:rsidR="00012019">
        <w:fldChar w:fldCharType="end"/>
      </w:r>
    </w:p>
    <w:p w:rsidR="00900FD2" w:rsidRDefault="00012019" w:rsidP="00900FD2">
      <w:r>
        <w:t>The first option is self-explanatory:  It determines how many simulations are run with the set of selected parameters.</w:t>
      </w:r>
    </w:p>
    <w:p w:rsidR="00012019" w:rsidRDefault="00012019" w:rsidP="00900FD2">
      <w:r>
        <w:t xml:space="preserve">The second option controls the time step of the simulation.  This option is useful in conjunction with the </w:t>
      </w:r>
      <w:r>
        <w:fldChar w:fldCharType="begin"/>
      </w:r>
      <w:r>
        <w:instrText xml:space="preserve"> REF _Ref379470644 \h </w:instrText>
      </w:r>
      <w:r>
        <w:fldChar w:fldCharType="separate"/>
      </w:r>
      <w:r w:rsidR="00F61CFF">
        <w:t>Axial Growth Velocity</w:t>
      </w:r>
      <w:r>
        <w:fldChar w:fldCharType="end"/>
      </w:r>
      <w:r>
        <w:t xml:space="preserve"> on page </w:t>
      </w:r>
      <w:r>
        <w:fldChar w:fldCharType="begin"/>
      </w:r>
      <w:r>
        <w:instrText xml:space="preserve"> PAGEREF _Ref379470667 \h </w:instrText>
      </w:r>
      <w:r>
        <w:fldChar w:fldCharType="separate"/>
      </w:r>
      <w:r w:rsidR="00F61CFF">
        <w:rPr>
          <w:noProof/>
        </w:rPr>
        <w:t>11</w:t>
      </w:r>
      <w:r>
        <w:fldChar w:fldCharType="end"/>
      </w:r>
      <w:r>
        <w:t>.  As the axial growth velocity increases, the time step should be reduced to ensure that enough time points are samples during the simulated transformation.  Similarly, as the axial growth velocity decreases, the time step can be increased to reduce the simulation time.  A reasonable guideline is that the inverse of the time step should equal the maximum of the growth velocity in any of the three dimensions.</w:t>
      </w:r>
    </w:p>
    <w:p w:rsidR="00CE205A" w:rsidRDefault="00CE205A" w:rsidP="00CE205A">
      <w:pPr>
        <w:pStyle w:val="Caption"/>
        <w:jc w:val="center"/>
      </w:pPr>
      <w:r w:rsidRPr="00CE205A">
        <w:rPr>
          <w:noProof/>
        </w:rPr>
        <w:drawing>
          <wp:inline distT="0" distB="0" distL="0" distR="0" wp14:anchorId="7D6EEDE3" wp14:editId="23A9296F">
            <wp:extent cx="3262919" cy="1632457"/>
            <wp:effectExtent l="0" t="0" r="0" b="6350"/>
            <wp:docPr id="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rotWithShape="1">
                    <a:blip r:embed="rId9"/>
                    <a:srcRect l="893" t="49523" r="65759" b="29152"/>
                    <a:stretch/>
                  </pic:blipFill>
                  <pic:spPr>
                    <a:xfrm>
                      <a:off x="0" y="0"/>
                      <a:ext cx="3298820" cy="1650419"/>
                    </a:xfrm>
                    <a:prstGeom prst="rect">
                      <a:avLst/>
                    </a:prstGeom>
                  </pic:spPr>
                </pic:pic>
              </a:graphicData>
            </a:graphic>
          </wp:inline>
        </w:drawing>
      </w:r>
    </w:p>
    <w:p w:rsidR="00CE205A" w:rsidRDefault="00CE205A" w:rsidP="00CE205A">
      <w:pPr>
        <w:pStyle w:val="Caption"/>
        <w:jc w:val="center"/>
      </w:pPr>
      <w:bookmarkStart w:id="40" w:name="_Ref379470867"/>
      <w:r>
        <w:t xml:space="preserve">Figure </w:t>
      </w:r>
      <w:fldSimple w:instr=" SEQ Figure \* ARABIC ">
        <w:r w:rsidR="00F61CFF">
          <w:rPr>
            <w:noProof/>
          </w:rPr>
          <w:t>20</w:t>
        </w:r>
      </w:fldSimple>
      <w:bookmarkEnd w:id="40"/>
      <w:r>
        <w:t>. Control the simulation output location and choose the specific things to output.</w:t>
      </w:r>
    </w:p>
    <w:p w:rsidR="00900FD2" w:rsidRDefault="00900FD2" w:rsidP="00900FD2">
      <w:pPr>
        <w:pStyle w:val="Heading2"/>
      </w:pPr>
      <w:bookmarkStart w:id="41" w:name="_Toc379532241"/>
      <w:bookmarkStart w:id="42" w:name="_Ref379531874"/>
      <w:proofErr w:type="spellStart"/>
      <w:r>
        <w:t>Input/Output</w:t>
      </w:r>
      <w:proofErr w:type="spellEnd"/>
      <w:r>
        <w:t xml:space="preserve"> Parameters</w:t>
      </w:r>
      <w:r w:rsidR="00ED196A">
        <w:t xml:space="preserve"> -- </w:t>
      </w:r>
      <w:r w:rsidR="00ED196A">
        <w:fldChar w:fldCharType="begin"/>
      </w:r>
      <w:r w:rsidR="00ED196A">
        <w:instrText xml:space="preserve"> REF _Ref379470867 \h </w:instrText>
      </w:r>
      <w:r w:rsidR="00ED196A">
        <w:fldChar w:fldCharType="separate"/>
      </w:r>
      <w:r w:rsidR="00F61CFF">
        <w:t xml:space="preserve">Figure </w:t>
      </w:r>
      <w:r w:rsidR="00F61CFF">
        <w:rPr>
          <w:noProof/>
        </w:rPr>
        <w:t>20</w:t>
      </w:r>
      <w:bookmarkEnd w:id="41"/>
      <w:r w:rsidR="00ED196A">
        <w:fldChar w:fldCharType="end"/>
      </w:r>
      <w:bookmarkEnd w:id="42"/>
    </w:p>
    <w:p w:rsidR="00ED196A" w:rsidRDefault="00ED196A" w:rsidP="00ED196A">
      <w:r>
        <w:t>Clicking the “</w:t>
      </w:r>
      <w:r w:rsidRPr="00ED196A">
        <w:rPr>
          <w:b/>
        </w:rPr>
        <w:t>Set output folder</w:t>
      </w:r>
      <w:r>
        <w:t>” button will open a file chooser that allows the user to select a specific location to output simulation results.</w:t>
      </w:r>
    </w:p>
    <w:p w:rsidR="00ED196A" w:rsidRDefault="00ED196A" w:rsidP="00ED196A">
      <w:r>
        <w:t>The “</w:t>
      </w:r>
      <w:r w:rsidRPr="00ED196A">
        <w:rPr>
          <w:b/>
        </w:rPr>
        <w:t>Project file root</w:t>
      </w:r>
      <w:r>
        <w:t>” text box allows the user to change the name of the simulation.  Changes to this name will be reflected in the text below.</w:t>
      </w:r>
    </w:p>
    <w:p w:rsidR="00ED196A" w:rsidRDefault="00ED196A" w:rsidP="00ED196A">
      <w:r>
        <w:t>There are five output options:</w:t>
      </w:r>
    </w:p>
    <w:p w:rsidR="00ED196A" w:rsidRDefault="00ED196A" w:rsidP="00ED196A">
      <w:pPr>
        <w:pStyle w:val="ListParagraph"/>
        <w:numPr>
          <w:ilvl w:val="0"/>
          <w:numId w:val="2"/>
        </w:numPr>
      </w:pPr>
      <w:r>
        <w:t>Structures</w:t>
      </w:r>
    </w:p>
    <w:p w:rsidR="00ED196A" w:rsidRDefault="00ED196A" w:rsidP="00ED196A">
      <w:pPr>
        <w:pStyle w:val="ListParagraph"/>
        <w:numPr>
          <w:ilvl w:val="1"/>
          <w:numId w:val="2"/>
        </w:numPr>
      </w:pPr>
      <w:r>
        <w:t xml:space="preserve">This option will output </w:t>
      </w:r>
      <w:proofErr w:type="gramStart"/>
      <w:r>
        <w:t>an</w:t>
      </w:r>
      <w:proofErr w:type="gramEnd"/>
      <w:r>
        <w:t xml:space="preserve"> xyz file which is simply a list of the coordinates of each of the lattice points in the simulated volume.  </w:t>
      </w:r>
      <w:proofErr w:type="gramStart"/>
      <w:r>
        <w:t>An</w:t>
      </w:r>
      <w:proofErr w:type="gramEnd"/>
      <w:r>
        <w:t xml:space="preserve"> xyz file contains three coordinates and the Z value of each atom, all are tab delimited.  The Z value of each atom, in this case, is the crystallite index.  Because of the large number of data points in these simulations, I would strongly advise opening these with VMD, which is extremely effective at handling a large number of coordinates to plot.  See </w:t>
      </w:r>
      <w:r w:rsidR="001641A3">
        <w:fldChar w:fldCharType="begin"/>
      </w:r>
      <w:r w:rsidR="001641A3">
        <w:instrText xml:space="preserve"> REF _Ref379471392 \h </w:instrText>
      </w:r>
      <w:r w:rsidR="001641A3">
        <w:fldChar w:fldCharType="separate"/>
      </w:r>
      <w:r w:rsidR="00F61CFF">
        <w:t>Loading structures and movies with VMD</w:t>
      </w:r>
      <w:r w:rsidR="001641A3">
        <w:fldChar w:fldCharType="end"/>
      </w:r>
      <w:r w:rsidR="001641A3">
        <w:t xml:space="preserve"> on page </w:t>
      </w:r>
      <w:r w:rsidR="001641A3">
        <w:fldChar w:fldCharType="begin"/>
      </w:r>
      <w:r w:rsidR="001641A3">
        <w:instrText xml:space="preserve"> PAGEREF _Ref379471392 \h </w:instrText>
      </w:r>
      <w:r w:rsidR="001641A3">
        <w:fldChar w:fldCharType="separate"/>
      </w:r>
      <w:r w:rsidR="00F61CFF">
        <w:rPr>
          <w:noProof/>
        </w:rPr>
        <w:t>6</w:t>
      </w:r>
      <w:r w:rsidR="001641A3">
        <w:fldChar w:fldCharType="end"/>
      </w:r>
      <w:r w:rsidR="001641A3">
        <w:t>.</w:t>
      </w:r>
    </w:p>
    <w:p w:rsidR="00ED196A" w:rsidRDefault="00ED196A" w:rsidP="00ED196A">
      <w:pPr>
        <w:pStyle w:val="ListParagraph"/>
        <w:numPr>
          <w:ilvl w:val="0"/>
          <w:numId w:val="2"/>
        </w:numPr>
      </w:pPr>
      <w:r>
        <w:t>Movies</w:t>
      </w:r>
    </w:p>
    <w:p w:rsidR="001641A3" w:rsidRDefault="001641A3" w:rsidP="001641A3">
      <w:pPr>
        <w:pStyle w:val="ListParagraph"/>
        <w:numPr>
          <w:ilvl w:val="1"/>
          <w:numId w:val="2"/>
        </w:numPr>
      </w:pPr>
      <w:r>
        <w:t xml:space="preserve">This option will output a file which is formatted similarly to the xyz files but contains a list of coordinates of each of the lattice points </w:t>
      </w:r>
      <w:r>
        <w:rPr>
          <w:i/>
        </w:rPr>
        <w:t>in each of the time steps of the simulation</w:t>
      </w:r>
      <w:r>
        <w:t xml:space="preserve">.  For this reason, these files can be extremely large (multiple gigabytes) and so this option is disabled by default.  Similar to the structure files, these files work well with VMD.  </w:t>
      </w:r>
      <w:r w:rsidR="00023816">
        <w:t xml:space="preserve">See </w:t>
      </w:r>
      <w:r w:rsidR="00023816">
        <w:fldChar w:fldCharType="begin"/>
      </w:r>
      <w:r w:rsidR="00023816">
        <w:instrText xml:space="preserve"> REF _Ref379471392 \h </w:instrText>
      </w:r>
      <w:r w:rsidR="00023816">
        <w:fldChar w:fldCharType="separate"/>
      </w:r>
      <w:r w:rsidR="00F61CFF">
        <w:t>Loading structures and movies with VMD</w:t>
      </w:r>
      <w:r w:rsidR="00023816">
        <w:fldChar w:fldCharType="end"/>
      </w:r>
      <w:r w:rsidR="00023816">
        <w:t xml:space="preserve"> on page </w:t>
      </w:r>
      <w:r w:rsidR="00023816">
        <w:fldChar w:fldCharType="begin"/>
      </w:r>
      <w:r w:rsidR="00023816">
        <w:instrText xml:space="preserve"> PAGEREF _Ref379471392 \h </w:instrText>
      </w:r>
      <w:r w:rsidR="00023816">
        <w:fldChar w:fldCharType="separate"/>
      </w:r>
      <w:r w:rsidR="00F61CFF">
        <w:rPr>
          <w:noProof/>
        </w:rPr>
        <w:t>6</w:t>
      </w:r>
      <w:r w:rsidR="00023816">
        <w:fldChar w:fldCharType="end"/>
      </w:r>
      <w:r w:rsidR="00023816">
        <w:t>.</w:t>
      </w:r>
    </w:p>
    <w:p w:rsidR="00ED196A" w:rsidRDefault="00ED196A" w:rsidP="00ED196A">
      <w:pPr>
        <w:pStyle w:val="ListParagraph"/>
        <w:numPr>
          <w:ilvl w:val="0"/>
          <w:numId w:val="2"/>
        </w:numPr>
      </w:pPr>
      <w:r>
        <w:t>Fits</w:t>
      </w:r>
    </w:p>
    <w:p w:rsidR="001641A3" w:rsidRDefault="001641A3" w:rsidP="001641A3">
      <w:pPr>
        <w:pStyle w:val="ListParagraph"/>
        <w:numPr>
          <w:ilvl w:val="1"/>
          <w:numId w:val="2"/>
        </w:numPr>
      </w:pPr>
      <w:r>
        <w:t>This software will automatically fit the transformations of all simulated crystallites and the total transformation of the simulated volume when this option is selected.  The first row of these output files are the fitting parameters in order k, t</w:t>
      </w:r>
      <w:r>
        <w:rPr>
          <w:vertAlign w:val="subscript"/>
        </w:rPr>
        <w:t>0</w:t>
      </w:r>
      <w:r>
        <w:t>, n.  The remainder of this file are three tab-delimited columns which contain the simulation time, the simulated transformation and the fit transformation, respectively.  If your fits are not very good, consider</w:t>
      </w:r>
      <w:r w:rsidR="00ED4B44">
        <w:t xml:space="preserve"> adjusting the initially estimated rate constant to a more appropriate value.  If you still have trouble, email me. </w:t>
      </w:r>
    </w:p>
    <w:p w:rsidR="00ED196A" w:rsidRDefault="00ED196A" w:rsidP="00ED196A">
      <w:pPr>
        <w:pStyle w:val="ListParagraph"/>
        <w:numPr>
          <w:ilvl w:val="0"/>
          <w:numId w:val="2"/>
        </w:numPr>
      </w:pPr>
      <w:r>
        <w:t>Java Objects</w:t>
      </w:r>
    </w:p>
    <w:p w:rsidR="00340173" w:rsidRDefault="002C4356" w:rsidP="00340173">
      <w:pPr>
        <w:pStyle w:val="ListParagraph"/>
        <w:numPr>
          <w:ilvl w:val="1"/>
          <w:numId w:val="2"/>
        </w:numPr>
      </w:pPr>
      <w:r>
        <w:t>This software is written in Java and, if this option is selected, will output the native Java objects which can be used at a later date to re-analyze the simulations.  This is an advanced feature which currently requires coding knowledge to utilize.</w:t>
      </w:r>
    </w:p>
    <w:p w:rsidR="00ED196A" w:rsidRDefault="00ED196A" w:rsidP="00ED196A">
      <w:pPr>
        <w:pStyle w:val="ListParagraph"/>
        <w:numPr>
          <w:ilvl w:val="0"/>
          <w:numId w:val="2"/>
        </w:numPr>
      </w:pPr>
      <w:r>
        <w:t>Transformation Files</w:t>
      </w:r>
    </w:p>
    <w:p w:rsidR="002C4356" w:rsidRDefault="002C4356" w:rsidP="002C4356">
      <w:pPr>
        <w:pStyle w:val="ListParagraph"/>
        <w:numPr>
          <w:ilvl w:val="1"/>
          <w:numId w:val="2"/>
        </w:numPr>
      </w:pPr>
      <w:r>
        <w:t xml:space="preserve">The transformation files contain all relevant information for the simulation.  It is strongly recommended to output this file.  </w:t>
      </w:r>
    </w:p>
    <w:p w:rsidR="002C4356" w:rsidRDefault="002C4356" w:rsidP="002C4356">
      <w:pPr>
        <w:pStyle w:val="ListParagraph"/>
        <w:numPr>
          <w:ilvl w:val="1"/>
          <w:numId w:val="2"/>
        </w:numPr>
      </w:pPr>
      <w:r>
        <w:t xml:space="preserve">The header of this file is the majority of the simulated parameters that were output.  </w:t>
      </w:r>
    </w:p>
    <w:p w:rsidR="002C4356" w:rsidRDefault="002C4356" w:rsidP="002C4356">
      <w:pPr>
        <w:pStyle w:val="ListParagraph"/>
        <w:numPr>
          <w:ilvl w:val="1"/>
          <w:numId w:val="2"/>
        </w:numPr>
      </w:pPr>
      <w:r>
        <w:t>The next component of this file is a series of columns which correspond to the simulation time, the number of untransformed lattice points, the number of lattice points transformed during that time step, the total number of transformed lattice points.  The remaining columns are the number of lattice points that each individual crystallite transformed during that time step.</w:t>
      </w:r>
      <w:r w:rsidRPr="00ED196A">
        <w:t xml:space="preserve"> </w:t>
      </w:r>
    </w:p>
    <w:p w:rsidR="002C4356" w:rsidRDefault="002C4356" w:rsidP="002C4356">
      <w:pPr>
        <w:pStyle w:val="ListParagraph"/>
        <w:numPr>
          <w:ilvl w:val="1"/>
          <w:numId w:val="2"/>
        </w:numPr>
      </w:pPr>
      <w:r>
        <w:t>The next component of this file is the crystal information, which contains the nucleation location, crystallite orientation, axial growth rates, initial dimensions and the nucleation time for each crystallite that contributed to the transformation.</w:t>
      </w:r>
    </w:p>
    <w:p w:rsidR="002C4356" w:rsidRDefault="002C4356" w:rsidP="002C4356">
      <w:pPr>
        <w:pStyle w:val="ListParagraph"/>
        <w:numPr>
          <w:ilvl w:val="1"/>
          <w:numId w:val="2"/>
        </w:numPr>
      </w:pPr>
      <w:r>
        <w:t>The next component of this file is a fitting summary which gives the fitting parameters and the standard deviation of these fitting parameters.</w:t>
      </w:r>
    </w:p>
    <w:p w:rsidR="002C4356" w:rsidRPr="00ED196A" w:rsidRDefault="002C4356" w:rsidP="00EA3828">
      <w:pPr>
        <w:pStyle w:val="ListParagraph"/>
        <w:numPr>
          <w:ilvl w:val="1"/>
          <w:numId w:val="2"/>
        </w:numPr>
      </w:pPr>
      <w:r>
        <w:t>Finally, a summary of each crystallite is given in a row-tab-delimited format which can easily be copied into excel for further analysis.  The header of each column should be sufficiently descriptive.  If it is not, please contact me and I will clarify that.  This is the same information that is provided in the “[simulation name] -- automated fitting.txt” file.</w:t>
      </w:r>
    </w:p>
    <w:p w:rsidR="00900FD2" w:rsidRDefault="005366FC" w:rsidP="005366FC">
      <w:pPr>
        <w:jc w:val="center"/>
      </w:pPr>
      <w:r w:rsidRPr="005366FC">
        <w:rPr>
          <w:noProof/>
        </w:rPr>
        <w:drawing>
          <wp:inline distT="0" distB="0" distL="0" distR="0" wp14:anchorId="313FC5BD" wp14:editId="7691B1A8">
            <wp:extent cx="2659053" cy="1779328"/>
            <wp:effectExtent l="0" t="0" r="8255" b="0"/>
            <wp:docPr id="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rotWithShape="1">
                    <a:blip r:embed="rId9"/>
                    <a:srcRect l="34363" t="49834" r="41145" b="29218"/>
                    <a:stretch/>
                  </pic:blipFill>
                  <pic:spPr>
                    <a:xfrm>
                      <a:off x="0" y="0"/>
                      <a:ext cx="2679833" cy="1793233"/>
                    </a:xfrm>
                    <a:prstGeom prst="rect">
                      <a:avLst/>
                    </a:prstGeom>
                  </pic:spPr>
                </pic:pic>
              </a:graphicData>
            </a:graphic>
          </wp:inline>
        </w:drawing>
      </w:r>
    </w:p>
    <w:p w:rsidR="00954E66" w:rsidRDefault="00954E66" w:rsidP="00954E66">
      <w:pPr>
        <w:pStyle w:val="Caption"/>
        <w:jc w:val="center"/>
      </w:pPr>
      <w:bookmarkStart w:id="43" w:name="_Ref379473062"/>
      <w:r>
        <w:t xml:space="preserve">Figure </w:t>
      </w:r>
      <w:fldSimple w:instr=" SEQ Figure \* ARABIC ">
        <w:r w:rsidR="00F61CFF">
          <w:rPr>
            <w:noProof/>
          </w:rPr>
          <w:t>21</w:t>
        </w:r>
      </w:fldSimple>
      <w:bookmarkEnd w:id="43"/>
      <w:r>
        <w:t>. Section of the UI dedicated to updating the user as to the runtime status of the simulation</w:t>
      </w:r>
    </w:p>
    <w:p w:rsidR="00900FD2" w:rsidRDefault="00900FD2" w:rsidP="00900FD2">
      <w:pPr>
        <w:pStyle w:val="Heading2"/>
      </w:pPr>
      <w:bookmarkStart w:id="44" w:name="_Toc379532242"/>
      <w:r>
        <w:t>Simulation Runtime</w:t>
      </w:r>
      <w:r w:rsidR="00954E66">
        <w:t xml:space="preserve"> -- </w:t>
      </w:r>
      <w:r w:rsidR="00954E66">
        <w:fldChar w:fldCharType="begin"/>
      </w:r>
      <w:r w:rsidR="00954E66">
        <w:instrText xml:space="preserve"> REF _Ref379473062 \h </w:instrText>
      </w:r>
      <w:r w:rsidR="00954E66">
        <w:fldChar w:fldCharType="separate"/>
      </w:r>
      <w:r w:rsidR="00F61CFF">
        <w:t xml:space="preserve">Figure </w:t>
      </w:r>
      <w:r w:rsidR="00F61CFF">
        <w:rPr>
          <w:noProof/>
        </w:rPr>
        <w:t>21</w:t>
      </w:r>
      <w:bookmarkEnd w:id="44"/>
      <w:r w:rsidR="00954E66">
        <w:fldChar w:fldCharType="end"/>
      </w:r>
    </w:p>
    <w:p w:rsidR="00EA7881" w:rsidRDefault="00954E66" w:rsidP="00EA7881">
      <w:r>
        <w:t xml:space="preserve">To run the simulation, click the “Run Simulation” button.  Once this button is clicked, the two progress bars will begin to update.  The first progress bar shows the number of simulations that are complete and the number of simulation remaining.  The second progress bar shows the progress of the current simulation.  What is currently showing as “Sample shape” will change to show the currently chosen shape of the sample container.  The “Sample axes” text will change to show the unique axes and the number of units in those directions.  Finally, the “??” after “Approximate Sample Volume” will change to show the approximate sample volume of the simulation. </w:t>
      </w:r>
    </w:p>
    <w:p w:rsidR="006C70C3" w:rsidRDefault="006C70C3" w:rsidP="006C70C3">
      <w:pPr>
        <w:pStyle w:val="Heading1"/>
      </w:pPr>
      <w:bookmarkStart w:id="45" w:name="_Toc379532243"/>
      <w:r>
        <w:t>Output file types</w:t>
      </w:r>
      <w:bookmarkEnd w:id="45"/>
    </w:p>
    <w:p w:rsidR="006C70C3" w:rsidRDefault="006C70C3" w:rsidP="006C70C3">
      <w:pPr>
        <w:pStyle w:val="Heading2"/>
      </w:pPr>
      <w:bookmarkStart w:id="46" w:name="_Ref379526746"/>
      <w:bookmarkStart w:id="47" w:name="_Toc379532244"/>
      <w:r>
        <w:t>.xyz files (Structures)</w:t>
      </w:r>
      <w:bookmarkEnd w:id="46"/>
      <w:bookmarkEnd w:id="47"/>
    </w:p>
    <w:p w:rsidR="00D25D92" w:rsidRDefault="00CA3D6A" w:rsidP="00D25D92">
      <w:hyperlink r:id="rId34" w:history="1">
        <w:r w:rsidR="00D25D92" w:rsidRPr="00D25D92">
          <w:rPr>
            <w:rStyle w:val="Hyperlink"/>
          </w:rPr>
          <w:t>From Wikipedia:</w:t>
        </w:r>
      </w:hyperlink>
      <w:r w:rsidR="00D25D92">
        <w:t xml:space="preserve"> The XYZ file format is a chemical file format. There is no formal standard and several variations exist, but a typical XYZ file format specifies the molecule geometry by giving the number of atoms with Cartesian coordinates that will be read on the first line, a comment on the second, and the lines of atomic coordinates in the following lines. The file format is used in computational chemistry programs for importing and exporting geometries. The units are generally in Angstroms. Some variations include using atomic numbers instead of atomic symbols, or skipping the comment line. Files using the XYZ format conventionally have the .xyz extension.</w:t>
      </w:r>
    </w:p>
    <w:p w:rsidR="00D25D92" w:rsidRPr="00D25D92" w:rsidRDefault="00D25D92" w:rsidP="00D25D92">
      <w:r>
        <w:t>My .xyz output file has two sections.  The first line is the number of atoms in the file. The remaining lines are formatted as: “Z[tab</w:t>
      </w:r>
      <w:proofErr w:type="gramStart"/>
      <w:r>
        <w:t>]x</w:t>
      </w:r>
      <w:proofErr w:type="gramEnd"/>
      <w:r>
        <w:t>[tab]y[tab]z” where Z is the name of the element and (</w:t>
      </w:r>
      <w:proofErr w:type="spellStart"/>
      <w:r>
        <w:t>x,y,z</w:t>
      </w:r>
      <w:proofErr w:type="spellEnd"/>
      <w:r>
        <w:t>) are the Cartesian coordinates of that atom.</w:t>
      </w:r>
    </w:p>
    <w:p w:rsidR="006C70C3" w:rsidRDefault="006C70C3" w:rsidP="006C70C3">
      <w:pPr>
        <w:pStyle w:val="Heading2"/>
      </w:pPr>
      <w:bookmarkStart w:id="48" w:name="_Toc379532245"/>
      <w:r>
        <w:t>.xyz files (Movies)</w:t>
      </w:r>
      <w:bookmarkEnd w:id="48"/>
    </w:p>
    <w:p w:rsidR="00D545D1" w:rsidRDefault="00D545D1" w:rsidP="00D545D1">
      <w:r>
        <w:t>My .xyz movie output file is essentially a concatenated list of xyz files that correspond to each of the time steps of the simulation.  Each of the time steps has three sections.  The first line is the number of atoms in the file. The second line is an integer index corresponding to the time step.  The first time step is 0, the second is 1, etc.  The remaining lines are formatted as: “Z[tab</w:t>
      </w:r>
      <w:proofErr w:type="gramStart"/>
      <w:r>
        <w:t>]x</w:t>
      </w:r>
      <w:proofErr w:type="gramEnd"/>
      <w:r>
        <w:t>[tab]y[tab]z” where Z is the name of the element and (</w:t>
      </w:r>
      <w:proofErr w:type="spellStart"/>
      <w:r>
        <w:t>x,y,z</w:t>
      </w:r>
      <w:proofErr w:type="spellEnd"/>
      <w:r>
        <w:t>) are the Cartesian coordinates of that atom.</w:t>
      </w:r>
    </w:p>
    <w:p w:rsidR="00A12E0A" w:rsidRDefault="00A12E0A" w:rsidP="00D545D1">
      <w:pPr>
        <w:sectPr w:rsidR="00A12E0A">
          <w:footerReference w:type="default" r:id="rId35"/>
          <w:pgSz w:w="12240" w:h="15840"/>
          <w:pgMar w:top="1440" w:right="1440" w:bottom="1440" w:left="1440" w:header="720" w:footer="720" w:gutter="0"/>
          <w:cols w:space="720"/>
          <w:docGrid w:linePitch="360"/>
        </w:sectPr>
      </w:pPr>
    </w:p>
    <w:p w:rsidR="008B6625" w:rsidRDefault="00A12E0A" w:rsidP="008B6625">
      <w:pPr>
        <w:pStyle w:val="Heading1"/>
      </w:pPr>
      <w:r>
        <w:t>Class</w:t>
      </w:r>
      <w:r w:rsidR="008B6625">
        <w:t xml:space="preserve"> Diagram</w:t>
      </w:r>
    </w:p>
    <w:p w:rsidR="008B6625" w:rsidRDefault="00A12E0A" w:rsidP="00A12E0A">
      <w:pPr>
        <w:jc w:val="center"/>
      </w:pPr>
      <w:r>
        <w:rPr>
          <w:noProof/>
        </w:rPr>
        <w:drawing>
          <wp:inline distT="0" distB="0" distL="0" distR="0">
            <wp:extent cx="8348472" cy="5017484"/>
            <wp:effectExtent l="0" t="0" r="0" b="0"/>
            <wp:docPr id="45" name="Picture 45" descr="C:\Users\Eric\git\CrystalSim\doc\CrystalSim.uml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c\git\CrystalSim\doc\CrystalSim.umlc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70247" cy="5030571"/>
                    </a:xfrm>
                    <a:prstGeom prst="rect">
                      <a:avLst/>
                    </a:prstGeom>
                    <a:noFill/>
                    <a:ln>
                      <a:noFill/>
                    </a:ln>
                  </pic:spPr>
                </pic:pic>
              </a:graphicData>
            </a:graphic>
          </wp:inline>
        </w:drawing>
      </w:r>
    </w:p>
    <w:p w:rsidR="00A12E0A" w:rsidRDefault="00A12E0A" w:rsidP="00A12E0A">
      <w:pPr>
        <w:pStyle w:val="Caption"/>
        <w:jc w:val="center"/>
      </w:pPr>
      <w:r>
        <w:t xml:space="preserve">Figure </w:t>
      </w:r>
      <w:fldSimple w:instr=" SEQ Figure \* ARABIC ">
        <w:r w:rsidR="00F61CFF">
          <w:rPr>
            <w:noProof/>
          </w:rPr>
          <w:t>22</w:t>
        </w:r>
      </w:fldSimple>
      <w:r>
        <w:t xml:space="preserve">. Class diagram for the </w:t>
      </w:r>
      <w:proofErr w:type="spellStart"/>
      <w:r>
        <w:t>CrystalSim</w:t>
      </w:r>
      <w:proofErr w:type="spellEnd"/>
      <w:r>
        <w:t xml:space="preserve"> program.  This is available as </w:t>
      </w:r>
      <w:proofErr w:type="gramStart"/>
      <w:r>
        <w:t>a</w:t>
      </w:r>
      <w:proofErr w:type="gramEnd"/>
      <w:r>
        <w:t xml:space="preserve"> .</w:t>
      </w:r>
      <w:proofErr w:type="spellStart"/>
      <w:r>
        <w:t>uml</w:t>
      </w:r>
      <w:proofErr w:type="spellEnd"/>
      <w:r>
        <w:t xml:space="preserve"> file in the “doc” folder at the </w:t>
      </w:r>
      <w:proofErr w:type="spellStart"/>
      <w:r>
        <w:t>Github</w:t>
      </w:r>
      <w:proofErr w:type="spellEnd"/>
      <w:r>
        <w:t xml:space="preserve"> repository</w:t>
      </w:r>
      <w:r w:rsidR="00534E05">
        <w:t>.</w:t>
      </w:r>
    </w:p>
    <w:p w:rsidR="00A12E0A" w:rsidRDefault="00A12E0A">
      <w:pPr>
        <w:sectPr w:rsidR="00A12E0A" w:rsidSect="00A12E0A">
          <w:pgSz w:w="15840" w:h="12240" w:orient="landscape"/>
          <w:pgMar w:top="1440" w:right="1440" w:bottom="1440" w:left="1440" w:header="720" w:footer="720" w:gutter="0"/>
          <w:cols w:space="720"/>
          <w:docGrid w:linePitch="360"/>
        </w:sectPr>
      </w:pPr>
      <w:r>
        <w:br w:type="page"/>
      </w:r>
    </w:p>
    <w:p w:rsidR="00CC3EAA" w:rsidRDefault="004B0B76" w:rsidP="008B6625">
      <w:pPr>
        <w:pStyle w:val="Heading1"/>
      </w:pPr>
      <w:bookmarkStart w:id="49" w:name="_Toc379532246"/>
      <w:r>
        <w:t>References</w:t>
      </w:r>
      <w:bookmarkEnd w:id="49"/>
    </w:p>
    <w:p w:rsidR="00CC3EAA" w:rsidRPr="00CC3EAA" w:rsidRDefault="00CC3EAA" w:rsidP="00CC3EAA">
      <w:pPr>
        <w:pStyle w:val="EndNoteBibliography"/>
        <w:spacing w:after="0"/>
        <w:ind w:left="0" w:firstLine="0"/>
      </w:pPr>
      <w:r>
        <w:fldChar w:fldCharType="begin"/>
      </w:r>
      <w:r>
        <w:instrText xml:space="preserve"> ADDIN EN.REFLIST </w:instrText>
      </w:r>
      <w:r>
        <w:fldChar w:fldCharType="separate"/>
      </w:r>
      <w:bookmarkStart w:id="50" w:name="_ENREF_1"/>
      <w:r w:rsidRPr="00CC3EAA">
        <w:t>1.</w:t>
      </w:r>
      <w:r w:rsidRPr="00CC3EAA">
        <w:tab/>
        <w:t xml:space="preserve">Kolmogorov, A., </w:t>
      </w:r>
      <w:r w:rsidRPr="00CC3EAA">
        <w:rPr>
          <w:i/>
        </w:rPr>
        <w:t xml:space="preserve">B ACAD SCI URSS SCI </w:t>
      </w:r>
      <w:r w:rsidRPr="00CC3EAA">
        <w:rPr>
          <w:b/>
        </w:rPr>
        <w:t>1937,</w:t>
      </w:r>
      <w:r w:rsidRPr="00CC3EAA">
        <w:t xml:space="preserve"> </w:t>
      </w:r>
      <w:r w:rsidRPr="00CC3EAA">
        <w:rPr>
          <w:i/>
        </w:rPr>
        <w:t>3</w:t>
      </w:r>
      <w:r w:rsidRPr="00CC3EAA">
        <w:t>, 355.</w:t>
      </w:r>
      <w:bookmarkEnd w:id="50"/>
    </w:p>
    <w:p w:rsidR="00CC3EAA" w:rsidRPr="00CC3EAA" w:rsidRDefault="00CC3EAA" w:rsidP="00CC3EAA">
      <w:pPr>
        <w:pStyle w:val="EndNoteBibliography"/>
        <w:spacing w:after="0"/>
        <w:ind w:left="0" w:firstLine="0"/>
      </w:pPr>
      <w:bookmarkStart w:id="51" w:name="_ENREF_2"/>
      <w:r w:rsidRPr="00CC3EAA">
        <w:t>2.</w:t>
      </w:r>
      <w:r w:rsidRPr="00CC3EAA">
        <w:tab/>
        <w:t xml:space="preserve">Johnson, W. A.; Mehl, R. F., Reaction kinetics in processes of nucleation and growth. </w:t>
      </w:r>
      <w:r w:rsidRPr="00CC3EAA">
        <w:rPr>
          <w:i/>
        </w:rPr>
        <w:t xml:space="preserve">T Am I Min Met Eng </w:t>
      </w:r>
      <w:r w:rsidRPr="00CC3EAA">
        <w:rPr>
          <w:b/>
        </w:rPr>
        <w:t>1939,</w:t>
      </w:r>
      <w:r w:rsidRPr="00CC3EAA">
        <w:t xml:space="preserve"> </w:t>
      </w:r>
      <w:r w:rsidRPr="00CC3EAA">
        <w:rPr>
          <w:i/>
        </w:rPr>
        <w:t>135</w:t>
      </w:r>
      <w:r w:rsidRPr="00CC3EAA">
        <w:t>, 416-442.</w:t>
      </w:r>
      <w:bookmarkEnd w:id="51"/>
    </w:p>
    <w:p w:rsidR="00CC3EAA" w:rsidRPr="00CC3EAA" w:rsidRDefault="00CC3EAA" w:rsidP="00CC3EAA">
      <w:pPr>
        <w:pStyle w:val="EndNoteBibliography"/>
        <w:spacing w:after="0"/>
        <w:ind w:left="0" w:firstLine="0"/>
      </w:pPr>
      <w:bookmarkStart w:id="52" w:name="_ENREF_3"/>
      <w:r w:rsidRPr="00CC3EAA">
        <w:t>3.</w:t>
      </w:r>
      <w:r w:rsidRPr="00CC3EAA">
        <w:tab/>
        <w:t xml:space="preserve">Avrami, M., Kinetics of phase change I - General theory. </w:t>
      </w:r>
      <w:r w:rsidRPr="00CC3EAA">
        <w:rPr>
          <w:i/>
        </w:rPr>
        <w:t xml:space="preserve">J Chem Phys </w:t>
      </w:r>
      <w:r w:rsidRPr="00CC3EAA">
        <w:rPr>
          <w:b/>
        </w:rPr>
        <w:t>1939,</w:t>
      </w:r>
      <w:r w:rsidRPr="00CC3EAA">
        <w:t xml:space="preserve"> </w:t>
      </w:r>
      <w:r w:rsidRPr="00CC3EAA">
        <w:rPr>
          <w:i/>
        </w:rPr>
        <w:t>7</w:t>
      </w:r>
      <w:r w:rsidRPr="00CC3EAA">
        <w:t xml:space="preserve"> (12), 1103-1112.</w:t>
      </w:r>
      <w:bookmarkEnd w:id="52"/>
    </w:p>
    <w:p w:rsidR="00CC3EAA" w:rsidRPr="00CC3EAA" w:rsidRDefault="00CC3EAA" w:rsidP="00CC3EAA">
      <w:pPr>
        <w:pStyle w:val="EndNoteBibliography"/>
        <w:spacing w:after="0"/>
        <w:ind w:left="0" w:firstLine="0"/>
      </w:pPr>
      <w:bookmarkStart w:id="53" w:name="_ENREF_4"/>
      <w:r w:rsidRPr="00CC3EAA">
        <w:t>4.</w:t>
      </w:r>
      <w:r w:rsidRPr="00CC3EAA">
        <w:tab/>
        <w:t xml:space="preserve">Avrami, M., Kinetics of phase change II Transformation-Time Relations for Random Distribution of Nuclei. </w:t>
      </w:r>
      <w:r w:rsidRPr="00CC3EAA">
        <w:rPr>
          <w:i/>
        </w:rPr>
        <w:t xml:space="preserve">J Chem Phys </w:t>
      </w:r>
      <w:r w:rsidRPr="00CC3EAA">
        <w:rPr>
          <w:b/>
        </w:rPr>
        <w:t>1940,</w:t>
      </w:r>
      <w:r w:rsidRPr="00CC3EAA">
        <w:t xml:space="preserve"> </w:t>
      </w:r>
      <w:r w:rsidRPr="00CC3EAA">
        <w:rPr>
          <w:i/>
        </w:rPr>
        <w:t>8</w:t>
      </w:r>
      <w:r w:rsidRPr="00CC3EAA">
        <w:t xml:space="preserve"> (12), 212-224.</w:t>
      </w:r>
      <w:bookmarkEnd w:id="53"/>
    </w:p>
    <w:p w:rsidR="00CC3EAA" w:rsidRPr="00CC3EAA" w:rsidRDefault="00CC3EAA" w:rsidP="00CC3EAA">
      <w:pPr>
        <w:pStyle w:val="EndNoteBibliography"/>
        <w:ind w:left="0" w:firstLine="0"/>
      </w:pPr>
      <w:bookmarkStart w:id="54" w:name="_ENREF_5"/>
      <w:r w:rsidRPr="00CC3EAA">
        <w:t>5.</w:t>
      </w:r>
      <w:r w:rsidRPr="00CC3EAA">
        <w:tab/>
        <w:t xml:space="preserve">Avrami, M., Granulation, Phase Change, and Microstructure - Kinetics of Phase Change. III. </w:t>
      </w:r>
      <w:r w:rsidRPr="00CC3EAA">
        <w:rPr>
          <w:i/>
        </w:rPr>
        <w:t xml:space="preserve">J Chem Phys </w:t>
      </w:r>
      <w:r w:rsidRPr="00CC3EAA">
        <w:rPr>
          <w:b/>
        </w:rPr>
        <w:t>1941,</w:t>
      </w:r>
      <w:r w:rsidRPr="00CC3EAA">
        <w:t xml:space="preserve"> </w:t>
      </w:r>
      <w:r w:rsidRPr="00CC3EAA">
        <w:rPr>
          <w:i/>
        </w:rPr>
        <w:t>9</w:t>
      </w:r>
      <w:r w:rsidRPr="00CC3EAA">
        <w:t xml:space="preserve"> (2), 177-184.</w:t>
      </w:r>
      <w:bookmarkEnd w:id="54"/>
    </w:p>
    <w:p w:rsidR="00DE1544" w:rsidRPr="00EF53A7" w:rsidRDefault="00CC3EAA" w:rsidP="00223C33">
      <w:r>
        <w:fldChar w:fldCharType="end"/>
      </w:r>
    </w:p>
    <w:sectPr w:rsidR="00DE1544" w:rsidRPr="00EF53A7" w:rsidSect="00A12E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3D6A" w:rsidRDefault="00CA3D6A" w:rsidP="00EF53A7">
      <w:pPr>
        <w:spacing w:after="0" w:line="240" w:lineRule="auto"/>
      </w:pPr>
      <w:r>
        <w:separator/>
      </w:r>
    </w:p>
  </w:endnote>
  <w:endnote w:type="continuationSeparator" w:id="0">
    <w:p w:rsidR="00CA3D6A" w:rsidRDefault="00CA3D6A" w:rsidP="00EF5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25" w:rsidRDefault="008B6625">
    <w:pPr>
      <w:pStyle w:val="Footer"/>
      <w:jc w:val="right"/>
    </w:pPr>
    <w:proofErr w:type="spellStart"/>
    <w:r>
      <w:t>CrystalSim</w:t>
    </w:r>
    <w:proofErr w:type="spellEnd"/>
    <w:r>
      <w:t xml:space="preserve"> Readme </w:t>
    </w:r>
    <w:sdt>
      <w:sdtPr>
        <w:id w:val="26573511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61CFF">
          <w:rPr>
            <w:noProof/>
          </w:rPr>
          <w:t>20</w:t>
        </w:r>
        <w:r>
          <w:rPr>
            <w:noProof/>
          </w:rPr>
          <w:fldChar w:fldCharType="end"/>
        </w:r>
      </w:sdtContent>
    </w:sdt>
  </w:p>
  <w:p w:rsidR="008B6625" w:rsidRDefault="008B66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3D6A" w:rsidRDefault="00CA3D6A" w:rsidP="00EF53A7">
      <w:pPr>
        <w:spacing w:after="0" w:line="240" w:lineRule="auto"/>
      </w:pPr>
      <w:r>
        <w:separator/>
      </w:r>
    </w:p>
  </w:footnote>
  <w:footnote w:type="continuationSeparator" w:id="0">
    <w:p w:rsidR="00CA3D6A" w:rsidRDefault="00CA3D6A" w:rsidP="00EF53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A66B5F"/>
    <w:multiLevelType w:val="multilevel"/>
    <w:tmpl w:val="AD3A1074"/>
    <w:lvl w:ilvl="0">
      <w:start w:val="1"/>
      <w:numFmt w:val="decimal"/>
      <w:pStyle w:val="Heading1"/>
      <w:lvlText w:val="%1. "/>
      <w:lvlJc w:val="left"/>
      <w:pPr>
        <w:ind w:left="360" w:hanging="360"/>
      </w:pPr>
      <w:rPr>
        <w:rFonts w:hint="default"/>
        <w:b/>
        <w:i w:val="0"/>
      </w:rPr>
    </w:lvl>
    <w:lvl w:ilvl="1">
      <w:start w:val="1"/>
      <w:numFmt w:val="decimal"/>
      <w:pStyle w:val="Heading2"/>
      <w:lvlText w:val="%1.%2."/>
      <w:lvlJc w:val="left"/>
      <w:pPr>
        <w:ind w:left="0" w:firstLine="0"/>
      </w:pPr>
      <w:rPr>
        <w:rFonts w:hint="default"/>
        <w:b/>
        <w:i w:val="0"/>
      </w:rPr>
    </w:lvl>
    <w:lvl w:ilvl="2">
      <w:start w:val="1"/>
      <w:numFmt w:val="decimal"/>
      <w:pStyle w:val="Heading3"/>
      <w:lvlText w:val="%1.%2.%3."/>
      <w:lvlJc w:val="left"/>
      <w:pPr>
        <w:ind w:left="0" w:firstLine="0"/>
      </w:pPr>
      <w:rPr>
        <w:rFonts w:hint="default"/>
        <w:b/>
        <w:i w:val="0"/>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68A41997"/>
    <w:multiLevelType w:val="hybridMultilevel"/>
    <w:tmpl w:val="D4FC6EEE"/>
    <w:lvl w:ilvl="0" w:tplc="8D8CA67E">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SF&lt;/Style&gt;&lt;LeftDelim&gt;{&lt;/LeftDelim&gt;&lt;RightDelim&gt;}&lt;/RightDelim&gt;&lt;FontName&gt;Calibri&lt;/FontName&gt;&lt;FontSize&gt;11&lt;/FontSize&gt;&lt;ReflistTitle&gt;&lt;/ReflistTitle&gt;&lt;StartingRefnum&gt;1&lt;/StartingRefnum&gt;&lt;FirstLineIndent&gt;0&lt;/FirstLineIndent&gt;&lt;HangingIndent&gt;14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2esrpayd2tp7ewzwbxtpf35zer2s9d9ftw&quot;&gt;My EndNote Library&lt;record-ids&gt;&lt;item&gt;1905&lt;/item&gt;&lt;item&gt;4104&lt;/item&gt;&lt;item&gt;25828&lt;/item&gt;&lt;item&gt;25902&lt;/item&gt;&lt;item&gt;26663&lt;/item&gt;&lt;/record-ids&gt;&lt;/item&gt;&lt;/Libraries&gt;"/>
  </w:docVars>
  <w:rsids>
    <w:rsidRoot w:val="00466B57"/>
    <w:rsid w:val="00012019"/>
    <w:rsid w:val="00023816"/>
    <w:rsid w:val="00082741"/>
    <w:rsid w:val="00082D0F"/>
    <w:rsid w:val="000A6A24"/>
    <w:rsid w:val="000B7DBF"/>
    <w:rsid w:val="000D0FC1"/>
    <w:rsid w:val="00144510"/>
    <w:rsid w:val="001641A3"/>
    <w:rsid w:val="001912BE"/>
    <w:rsid w:val="001B1DAC"/>
    <w:rsid w:val="001B7A69"/>
    <w:rsid w:val="00223C33"/>
    <w:rsid w:val="002C32D7"/>
    <w:rsid w:val="002C4356"/>
    <w:rsid w:val="002E200F"/>
    <w:rsid w:val="002E6E61"/>
    <w:rsid w:val="00334AE9"/>
    <w:rsid w:val="00340173"/>
    <w:rsid w:val="003A22F8"/>
    <w:rsid w:val="003A75CE"/>
    <w:rsid w:val="003C149F"/>
    <w:rsid w:val="0042296D"/>
    <w:rsid w:val="00462C1A"/>
    <w:rsid w:val="00466B57"/>
    <w:rsid w:val="004871F0"/>
    <w:rsid w:val="004B0B76"/>
    <w:rsid w:val="004E6D16"/>
    <w:rsid w:val="005156E0"/>
    <w:rsid w:val="0053186A"/>
    <w:rsid w:val="00534E05"/>
    <w:rsid w:val="005366FC"/>
    <w:rsid w:val="005426B7"/>
    <w:rsid w:val="00553C54"/>
    <w:rsid w:val="00560137"/>
    <w:rsid w:val="00587179"/>
    <w:rsid w:val="005B1A23"/>
    <w:rsid w:val="005C4DF0"/>
    <w:rsid w:val="005D1194"/>
    <w:rsid w:val="0066744E"/>
    <w:rsid w:val="00672DEA"/>
    <w:rsid w:val="006763D9"/>
    <w:rsid w:val="006951BE"/>
    <w:rsid w:val="006B1836"/>
    <w:rsid w:val="006C70C3"/>
    <w:rsid w:val="006D1F84"/>
    <w:rsid w:val="007100C0"/>
    <w:rsid w:val="00726E5B"/>
    <w:rsid w:val="00734AC1"/>
    <w:rsid w:val="00747F69"/>
    <w:rsid w:val="00781EAC"/>
    <w:rsid w:val="007841F1"/>
    <w:rsid w:val="007C2504"/>
    <w:rsid w:val="008004DC"/>
    <w:rsid w:val="00853592"/>
    <w:rsid w:val="00856E39"/>
    <w:rsid w:val="008861FB"/>
    <w:rsid w:val="008A0CF3"/>
    <w:rsid w:val="008B6625"/>
    <w:rsid w:val="008B7F09"/>
    <w:rsid w:val="008F19A9"/>
    <w:rsid w:val="00900FD2"/>
    <w:rsid w:val="00915534"/>
    <w:rsid w:val="00926F6E"/>
    <w:rsid w:val="00934A6D"/>
    <w:rsid w:val="00940A5E"/>
    <w:rsid w:val="00947769"/>
    <w:rsid w:val="00954E66"/>
    <w:rsid w:val="0097470E"/>
    <w:rsid w:val="009B5E7C"/>
    <w:rsid w:val="009C71F0"/>
    <w:rsid w:val="00A12E0A"/>
    <w:rsid w:val="00A579C7"/>
    <w:rsid w:val="00A92391"/>
    <w:rsid w:val="00AD5440"/>
    <w:rsid w:val="00B1297B"/>
    <w:rsid w:val="00B32DB8"/>
    <w:rsid w:val="00B6243C"/>
    <w:rsid w:val="00B679F9"/>
    <w:rsid w:val="00B80B3D"/>
    <w:rsid w:val="00B911FB"/>
    <w:rsid w:val="00B9746B"/>
    <w:rsid w:val="00BE7403"/>
    <w:rsid w:val="00C2271B"/>
    <w:rsid w:val="00C3671D"/>
    <w:rsid w:val="00C5056B"/>
    <w:rsid w:val="00C6069E"/>
    <w:rsid w:val="00C634F1"/>
    <w:rsid w:val="00C80D90"/>
    <w:rsid w:val="00C9262F"/>
    <w:rsid w:val="00CA3D6A"/>
    <w:rsid w:val="00CC3EAA"/>
    <w:rsid w:val="00CE205A"/>
    <w:rsid w:val="00D03E19"/>
    <w:rsid w:val="00D25D92"/>
    <w:rsid w:val="00D545D1"/>
    <w:rsid w:val="00D564D3"/>
    <w:rsid w:val="00D57418"/>
    <w:rsid w:val="00DD3A5C"/>
    <w:rsid w:val="00DE1544"/>
    <w:rsid w:val="00E04523"/>
    <w:rsid w:val="00E17768"/>
    <w:rsid w:val="00E22F8C"/>
    <w:rsid w:val="00E413D1"/>
    <w:rsid w:val="00EA3828"/>
    <w:rsid w:val="00EA7881"/>
    <w:rsid w:val="00ED196A"/>
    <w:rsid w:val="00ED2BD4"/>
    <w:rsid w:val="00ED4B44"/>
    <w:rsid w:val="00EF53A7"/>
    <w:rsid w:val="00F61CFF"/>
    <w:rsid w:val="00F77B21"/>
    <w:rsid w:val="00F80D7B"/>
    <w:rsid w:val="00F8599B"/>
    <w:rsid w:val="00FC3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865ADB-7EDA-4C13-AEF4-F3DB1F951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53A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53A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51BE"/>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3A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EF53A7"/>
    <w:rPr>
      <w:color w:val="0563C1" w:themeColor="hyperlink"/>
      <w:u w:val="single"/>
    </w:rPr>
  </w:style>
  <w:style w:type="character" w:customStyle="1" w:styleId="Heading2Char">
    <w:name w:val="Heading 2 Char"/>
    <w:basedOn w:val="DefaultParagraphFont"/>
    <w:link w:val="Heading2"/>
    <w:uiPriority w:val="9"/>
    <w:rsid w:val="00EF53A7"/>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F53A7"/>
    <w:pPr>
      <w:outlineLvl w:val="9"/>
    </w:pPr>
  </w:style>
  <w:style w:type="paragraph" w:styleId="TOC1">
    <w:name w:val="toc 1"/>
    <w:basedOn w:val="Normal"/>
    <w:next w:val="Normal"/>
    <w:autoRedefine/>
    <w:uiPriority w:val="39"/>
    <w:unhideWhenUsed/>
    <w:rsid w:val="00EF53A7"/>
    <w:pPr>
      <w:spacing w:after="100"/>
    </w:pPr>
  </w:style>
  <w:style w:type="paragraph" w:styleId="TOC2">
    <w:name w:val="toc 2"/>
    <w:basedOn w:val="Normal"/>
    <w:next w:val="Normal"/>
    <w:autoRedefine/>
    <w:uiPriority w:val="39"/>
    <w:unhideWhenUsed/>
    <w:rsid w:val="00EF53A7"/>
    <w:pPr>
      <w:spacing w:after="100"/>
      <w:ind w:left="220"/>
    </w:pPr>
  </w:style>
  <w:style w:type="paragraph" w:styleId="Header">
    <w:name w:val="header"/>
    <w:basedOn w:val="Normal"/>
    <w:link w:val="HeaderChar"/>
    <w:uiPriority w:val="99"/>
    <w:unhideWhenUsed/>
    <w:rsid w:val="00EF53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3A7"/>
  </w:style>
  <w:style w:type="paragraph" w:styleId="Footer">
    <w:name w:val="footer"/>
    <w:basedOn w:val="Normal"/>
    <w:link w:val="FooterChar"/>
    <w:uiPriority w:val="99"/>
    <w:unhideWhenUsed/>
    <w:rsid w:val="00EF5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3A7"/>
  </w:style>
  <w:style w:type="paragraph" w:styleId="Title">
    <w:name w:val="Title"/>
    <w:basedOn w:val="Normal"/>
    <w:next w:val="Normal"/>
    <w:link w:val="TitleChar"/>
    <w:uiPriority w:val="10"/>
    <w:qFormat/>
    <w:rsid w:val="00E413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13D1"/>
    <w:rPr>
      <w:rFonts w:asciiTheme="majorHAnsi" w:eastAsiaTheme="majorEastAsia" w:hAnsiTheme="majorHAnsi" w:cstheme="majorBidi"/>
      <w:spacing w:val="-10"/>
      <w:kern w:val="28"/>
      <w:sz w:val="56"/>
      <w:szCs w:val="56"/>
    </w:rPr>
  </w:style>
  <w:style w:type="paragraph" w:styleId="Caption">
    <w:name w:val="caption"/>
    <w:basedOn w:val="Normal"/>
    <w:next w:val="Normal"/>
    <w:link w:val="CaptionChar"/>
    <w:unhideWhenUsed/>
    <w:qFormat/>
    <w:rsid w:val="004E6D1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951BE"/>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D1194"/>
    <w:pPr>
      <w:spacing w:after="100"/>
      <w:ind w:left="440"/>
    </w:pPr>
  </w:style>
  <w:style w:type="paragraph" w:customStyle="1" w:styleId="StyleJustifiedLinespacingDouble">
    <w:name w:val="Style Justified Line spacing:  Double"/>
    <w:basedOn w:val="Normal"/>
    <w:link w:val="StyleJustifiedLinespacingDoubleChar"/>
    <w:rsid w:val="00747F69"/>
    <w:pPr>
      <w:spacing w:after="0" w:line="360" w:lineRule="auto"/>
      <w:jc w:val="both"/>
    </w:pPr>
    <w:rPr>
      <w:rFonts w:ascii="Times New Roman" w:eastAsia="Times New Roman" w:hAnsi="Times New Roman" w:cs="Times New Roman"/>
      <w:sz w:val="24"/>
      <w:szCs w:val="20"/>
    </w:rPr>
  </w:style>
  <w:style w:type="character" w:customStyle="1" w:styleId="StyleJustifiedLinespacingDoubleChar">
    <w:name w:val="Style Justified Line spacing:  Double Char"/>
    <w:basedOn w:val="DefaultParagraphFont"/>
    <w:link w:val="StyleJustifiedLinespacingDouble"/>
    <w:rsid w:val="00747F69"/>
    <w:rPr>
      <w:rFonts w:ascii="Times New Roman" w:eastAsia="Times New Roman" w:hAnsi="Times New Roman" w:cs="Times New Roman"/>
      <w:sz w:val="24"/>
      <w:szCs w:val="20"/>
    </w:rPr>
  </w:style>
  <w:style w:type="table" w:styleId="TableGrid">
    <w:name w:val="Table Grid"/>
    <w:basedOn w:val="TableNormal"/>
    <w:rsid w:val="00747F6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747F69"/>
    <w:rPr>
      <w:i/>
      <w:iCs/>
      <w:color w:val="44546A" w:themeColor="text2"/>
      <w:sz w:val="18"/>
      <w:szCs w:val="18"/>
    </w:rPr>
  </w:style>
  <w:style w:type="paragraph" w:styleId="ListParagraph">
    <w:name w:val="List Paragraph"/>
    <w:basedOn w:val="Normal"/>
    <w:uiPriority w:val="34"/>
    <w:qFormat/>
    <w:rsid w:val="00ED196A"/>
    <w:pPr>
      <w:ind w:left="720"/>
      <w:contextualSpacing/>
    </w:pPr>
  </w:style>
  <w:style w:type="paragraph" w:customStyle="1" w:styleId="EndNoteBibliographyTitle">
    <w:name w:val="EndNote Bibliography Title"/>
    <w:basedOn w:val="Normal"/>
    <w:link w:val="EndNoteBibliographyTitleChar"/>
    <w:rsid w:val="004B0B7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0B76"/>
    <w:rPr>
      <w:rFonts w:ascii="Calibri" w:hAnsi="Calibri"/>
      <w:noProof/>
    </w:rPr>
  </w:style>
  <w:style w:type="paragraph" w:customStyle="1" w:styleId="EndNoteBibliography">
    <w:name w:val="EndNote Bibliography"/>
    <w:basedOn w:val="Normal"/>
    <w:link w:val="EndNoteBibliographyChar"/>
    <w:rsid w:val="00CC3EAA"/>
    <w:pPr>
      <w:spacing w:line="240" w:lineRule="auto"/>
      <w:ind w:left="720" w:right="720" w:hanging="720"/>
    </w:pPr>
    <w:rPr>
      <w:rFonts w:ascii="Calibri" w:hAnsi="Calibri"/>
      <w:noProof/>
    </w:rPr>
  </w:style>
  <w:style w:type="character" w:customStyle="1" w:styleId="EndNoteBibliographyChar">
    <w:name w:val="EndNote Bibliography Char"/>
    <w:basedOn w:val="DefaultParagraphFont"/>
    <w:link w:val="EndNoteBibliography"/>
    <w:rsid w:val="00CC3EA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mesDMartin/CrystalSim/tree/master/src" TargetMode="External"/><Relationship Id="rId18" Type="http://schemas.openxmlformats.org/officeDocument/2006/relationships/hyperlink" Target="https://github.com/JamesDMartin/CrystalSim" TargetMode="External"/><Relationship Id="rId26" Type="http://schemas.openxmlformats.org/officeDocument/2006/relationships/image" Target="media/image9.png"/><Relationship Id="rId21" Type="http://schemas.openxmlformats.org/officeDocument/2006/relationships/hyperlink" Target="http://www.ks.uiuc.edu/Development/Download/download.cgi?PackageName=VMD" TargetMode="External"/><Relationship Id="rId34" Type="http://schemas.openxmlformats.org/officeDocument/2006/relationships/hyperlink" Target="http://en.wikipedia.org/wiki/XYZ_file_format" TargetMode="External"/><Relationship Id="rId7" Type="http://schemas.openxmlformats.org/officeDocument/2006/relationships/endnotes" Target="endnotes.xml"/><Relationship Id="rId12" Type="http://schemas.openxmlformats.org/officeDocument/2006/relationships/hyperlink" Target="mailto:jdmartin@ncsu.edu" TargetMode="External"/><Relationship Id="rId17" Type="http://schemas.openxmlformats.org/officeDocument/2006/relationships/hyperlink" Target="http://www.eclipse.org/downloads/"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racle.com/technetwork/java/javase/downloads/index.html"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dill@ncsu.edu" TargetMode="External"/><Relationship Id="rId24" Type="http://schemas.openxmlformats.org/officeDocument/2006/relationships/image" Target="media/image7.png"/><Relationship Id="rId32" Type="http://schemas.openxmlformats.org/officeDocument/2006/relationships/hyperlink" Target="mailto:jdmartin@ncsu.edu"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eclipse.org/downloads/download.php?file=/technology/epp/downloads/release/kepler/SR1/eclipse-standard-kepler-SR1-win32-x86_64.zip"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3.png"/><Relationship Id="rId31" Type="http://schemas.openxmlformats.org/officeDocument/2006/relationships/hyperlink" Target="mailto:eddill@ncsu.edu"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oracle.com/technetwork/java/javase/downloads/index.html"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1.xml"/><Relationship Id="rId8" Type="http://schemas.openxmlformats.org/officeDocument/2006/relationships/hyperlink" Target="https://github.com/JamesDMartin/CrystalSi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6E467-5761-445D-814A-2835FC471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350</Words>
  <Characters>3049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ill</dc:creator>
  <cp:keywords/>
  <dc:description/>
  <cp:lastModifiedBy>Eric Dill</cp:lastModifiedBy>
  <cp:revision>1</cp:revision>
  <cp:lastPrinted>2014-10-16T13:00:00Z</cp:lastPrinted>
  <dcterms:created xsi:type="dcterms:W3CDTF">2014-10-16T13:00:00Z</dcterms:created>
  <dcterms:modified xsi:type="dcterms:W3CDTF">2014-10-16T13:00:00Z</dcterms:modified>
</cp:coreProperties>
</file>